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What is learned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0E7569">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0E7569">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0E7569">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0E7569">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0E7569">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0E7569">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0E7569">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0E7569">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0E7569">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0E7569">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0E7569">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0E7569">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0E7569">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0E7569">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0E7569">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0E7569">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0E7569">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bookmarkStart w:id="1" w:name="_Toc47536753"/>
      <w:r w:rsidRPr="00DD26DA">
        <w:rPr>
          <w:rFonts w:ascii="Arial" w:hAnsi="Arial" w:cs="Arial"/>
          <w:b/>
          <w:color w:val="auto"/>
        </w:rPr>
        <w:t>Introduction</w:t>
      </w:r>
      <w:bookmarkEnd w:id="1"/>
    </w:p>
    <w:p w14:paraId="2CB69197" w14:textId="71D4B8FE" w:rsidR="00375C7F" w:rsidRPr="00DD26DA" w:rsidRDefault="001E09C4" w:rsidP="001E09C4">
      <w:pPr>
        <w:spacing w:line="240" w:lineRule="auto"/>
        <w:jc w:val="both"/>
        <w:rPr>
          <w:rFonts w:ascii="Arial" w:hAnsi="Arial" w:cs="Arial"/>
        </w:rPr>
      </w:pPr>
      <w:r w:rsidRPr="00DD26DA">
        <w:rPr>
          <w:rFonts w:ascii="Arial" w:hAnsi="Arial" w:cs="Arial"/>
        </w:rPr>
        <w:t xml:space="preserve">Statistical learning (SL) is one mechanism by which the brain is able to parse continuous streams of sensory information, based on simple statistical features alone. SL paradigms have shown the brain to be surprisingly effective at detecting statistical regularities in highly impoverished or artificial inputs, leading to a discrimination of meaningful boundaries where previously none were discernabl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1","issue":"2","issued":{"date-parts":[["2009","11","1"]]},"page":"244-247","publisher":"Elsevier","title":"Learning in reverse: Eight-month-old infants track backward transitional probabilities","type":"article-journal","volume":"113"},"uris":["http://www.mendeley.com/documents/?uuid=38527305-2526-3af1-8636-c2c01a206fa7"]},{"id":"ITEM-2","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2","issue":"4","issued":{"date-parts":[["1998"]]},"page":"321-324","title":"Computation of Conditional Probabilities by Infants","type":"article-journal","volume":"9"},"uris":["http://www.mendeley.com/documents/?uuid=cef84411-1eb0-365d-8ee0-86e498d28a2c"]},{"id":"ITEM-3","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3","issue":"4","issued":{"date-parts":[["2005"]]},"page":"552-564","publisher":"US: American Psychological Association","title":"The Automaticity of Visual Statistical Learning","type":"article-journal","volume":"134"},"uris":["http://www.mendeley.com/documents/?uuid=720ffade-28b0-350b-98e9-d1b3f7db7483"]},{"id":"ITEM-4","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4","issue":"10","issued":{"date-parts":[["2008"]]},"page":"1934-1945","title":"Neural Evidence of Statistical Learning: Efficient Detection of Visual Regularities Without Awareness","type":"article-journal","volume":"21"},"uris":["http://www.mendeley.com/documents/?uuid=aa1609c8-1a4b-391e-a464-3dfbe910447d"]}],"mendeley":{"formattedCitation":"(Pelucchi, Hay, &amp; Saffran, 2009; Richard N. Aslin, Saffran, &amp; Newport, 1998; Turk-Browne, Jungé, &amp; Scholl, 2005; Turk-Browne, Scholl, Chun, &amp; Johnson, 2008)","plainTextFormattedCitation":"(Pelucchi, Hay, &amp; Saffran, 2009; Richard N. Aslin, Saffran, &amp; Newport, 1998; Turk-Browne, Jungé, &amp; Scholl, 2005; Turk-Browne, Scholl, Chun, &amp; Johnson, 2008)","previouslyFormattedCitation":"(Pelucchi, Hay, &amp; Saffran, 2009; Richard N. Aslin, Saffran, &amp; Newport, 1998; Turk-Browne, Jungé, &amp; Scholl, 2005; Turk-Browne, Scholl, Chun, &amp; Johnson, 2008)"},"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Pelucchi, Hay, &amp; Saffran, 2009; Richard N. Aslin, Saffran, &amp; Newport, 1998; Turk-Browne, Jungé, &amp; Scholl, 2005; Turk-Browne, Scholl, Chun, &amp; Johnson, 2008)</w:t>
      </w:r>
      <w:r w:rsidR="000E7569">
        <w:rPr>
          <w:rStyle w:val="FootnoteReference"/>
          <w:rFonts w:ascii="Arial" w:hAnsi="Arial" w:cs="Arial"/>
        </w:rPr>
        <w:fldChar w:fldCharType="end"/>
      </w:r>
      <w:r w:rsidRPr="00DD26DA">
        <w:rPr>
          <w:rFonts w:ascii="Arial" w:hAnsi="Arial" w:cs="Arial"/>
        </w:rPr>
        <w:t xml:space="preserve"> </w:t>
      </w:r>
    </w:p>
    <w:p w14:paraId="72FC06B9" w14:textId="496AB3A1" w:rsidR="001E09C4" w:rsidRPr="00DD26DA" w:rsidRDefault="001E09C4" w:rsidP="001E09C4">
      <w:pPr>
        <w:spacing w:line="240" w:lineRule="auto"/>
        <w:jc w:val="both"/>
        <w:rPr>
          <w:rFonts w:ascii="Arial" w:hAnsi="Arial" w:cs="Arial"/>
        </w:rPr>
      </w:pPr>
      <w:r w:rsidRPr="00DD26DA">
        <w:rPr>
          <w:rFonts w:ascii="Arial" w:hAnsi="Arial" w:cs="Arial"/>
        </w:rPr>
        <w:t xml:space="preserve">Statistical learning is canonically measured using an explicit word </w:t>
      </w:r>
      <w:r w:rsidR="0044785D">
        <w:rPr>
          <w:rFonts w:ascii="Arial" w:hAnsi="Arial" w:cs="Arial"/>
        </w:rPr>
        <w:t>recognition</w:t>
      </w:r>
      <w:r w:rsidRPr="00DD26DA">
        <w:rPr>
          <w:rFonts w:ascii="Arial" w:hAnsi="Arial" w:cs="Arial"/>
        </w:rPr>
        <w:t xml:space="preserve"> task after exposure to the continuous speech stream. </w:t>
      </w:r>
    </w:p>
    <w:p w14:paraId="499AE23D" w14:textId="562FB303"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implicitly-acquired knowledge of the statistical regularity of reoccurring syllables. </w:t>
      </w:r>
      <w:r w:rsidR="006C6E06" w:rsidRPr="00EA639F">
        <w:rPr>
          <w:rFonts w:ascii="Arial" w:hAnsi="Arial" w:cs="Arial"/>
        </w:rPr>
        <w:t xml:space="preserve">In </w:t>
      </w:r>
      <w:r w:rsidR="006C6E06" w:rsidRPr="00EA639F">
        <w:rPr>
          <w:rFonts w:ascii="Arial" w:hAnsi="Arial" w:cs="Arial"/>
        </w:rPr>
        <w:lastRenderedPageBreak/>
        <w:t xml:space="preserve">a visual statistical learning task, Turk-Browne and colleagues found a graded reaction time (RT) effect to targets as a function of position in the underlying triplets. </w:t>
      </w:r>
      <w:r w:rsidR="000E7569">
        <w:rPr>
          <w:rStyle w:val="FootnoteReference"/>
          <w:rFonts w:ascii="Arial" w:hAnsi="Arial" w:cs="Arial"/>
        </w:rPr>
        <w:fldChar w:fldCharType="begin" w:fldLock="1"/>
      </w:r>
      <w:r w:rsidR="003B44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et al., 2005)","plainTextFormattedCitation":"(Turk-Browne et al., 2005)","previouslyFormattedCitation":"(Turk-Browne et al., 200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Turk-Browne et al., 2005)</w:t>
      </w:r>
      <w:r w:rsidR="000E7569">
        <w:rPr>
          <w:rStyle w:val="FootnoteReference"/>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amp; Paller, 2017; Batterink, Reber, Neville, &amp; Paller, 2015; Batterink, Reber, &amp; Paller, 2015)</w:t>
      </w:r>
      <w:r w:rsidR="000E7569">
        <w:rPr>
          <w:rStyle w:val="FootnoteReference"/>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t xml:space="preserve">These tests are standard for measuring implicit learning, yet comparatively few studies have examined the relationship between these measures. Is performance on different SL tasks correlated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078CB022" w:rsidR="007F2275" w:rsidRPr="00DD26DA" w:rsidRDefault="007F2275" w:rsidP="001E09C4">
      <w:pPr>
        <w:spacing w:line="240" w:lineRule="auto"/>
        <w:jc w:val="both"/>
        <w:rPr>
          <w:rFonts w:ascii="Arial" w:hAnsi="Arial" w:cs="Arial"/>
        </w:rPr>
      </w:pPr>
      <w:commentRangeStart w:id="2"/>
      <w:r>
        <w:rPr>
          <w:rFonts w:ascii="Arial" w:hAnsi="Arial" w:cs="Arial"/>
        </w:rPr>
        <w:t xml:space="preserve">% Discuss </w:t>
      </w:r>
      <w:r w:rsidR="000E7569">
        <w:rPr>
          <w:rStyle w:val="FootnoteReference"/>
          <w:rFonts w:ascii="Arial" w:hAnsi="Arial" w:cs="Arial"/>
        </w:rPr>
        <w:fldChar w:fldCharType="begin" w:fldLock="1"/>
      </w:r>
      <w:r w:rsidR="001033F9">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id":"ITEM-2","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2","issue":"2","issued":{"date-parts":[["2017","4"]]},"page":"418-432","publisher":"Springer US","title":"Measuring individual differences in statistical learning: Current pitfalls and possible solutions","type":"article-journal","volume":"49"},"uris":["http://www.mendeley.com/documents/?uuid=0f75494c-29a2-3aaf-b679-a09575119637"]},{"id":"ITEM-3","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3","issue":"1711","issued":{"date-parts":[["2017","1","5"]]},"page":"20160047","publisher":"The Royal Society","title":"The long road of statistical learning research: past, present and future.","type":"article-journal","volume":"372"},"uris":["http://www.mendeley.com/documents/?uuid=e6b3347b-773d-4d5e-81cc-5ca175a850a0"]},{"id":"ITEM-4","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4","issue":"3","issued":{"date-parts":[["2015","3","1"]]},"page":"117-125","publisher":"Elsevier Current Trends","title":"Domain generality versus modality specificity: the paradox of statistical learning","type":"article-journal","volume":"19"},"uris":["http://www.mendeley.com/documents/?uuid=194e0426-5d04-3f20-9a18-efb5d68769ff"]}],"mendeley":{"formattedCitation":"(Armstrong, Frost, &amp; Christiansen, 2017; Frost, Armstrong, Siegelman, &amp; Christiansen, 2015; Siegelman, Bogaerts, &amp; Frost, 2017; Siegelman &amp; Frost, 2015)","plainTextFormattedCitation":"(Armstrong, Frost, &amp; Christiansen, 2017; Frost, Armstrong, Siegelman, &amp; Christiansen, 2015; Siegelman, Bogaerts, &amp; Frost, 2017; Siegelman &amp; Frost, 2015)","previouslyFormattedCitation":"(Armstrong, Frost, &amp; Christiansen, 2017; Frost, Armstrong, Siegelman, &amp; Christiansen, 2015; Siegelman, Bogaerts, &amp; Frost, 2017; Siegelman &amp; Frost, 2015)"},"properties":{"noteIndex":0},"schema":"https://github.com/citation-style-language/schema/raw/master/csl-citation.json"}</w:instrText>
      </w:r>
      <w:r w:rsidR="000E7569">
        <w:rPr>
          <w:rStyle w:val="FootnoteReference"/>
          <w:rFonts w:ascii="Arial" w:hAnsi="Arial" w:cs="Arial"/>
        </w:rPr>
        <w:fldChar w:fldCharType="separate"/>
      </w:r>
      <w:r w:rsidR="001033F9" w:rsidRPr="001033F9">
        <w:rPr>
          <w:rFonts w:ascii="Arial" w:hAnsi="Arial" w:cs="Arial"/>
          <w:bCs/>
          <w:noProof/>
        </w:rPr>
        <w:t>(Armstrong, Frost, &amp; Christiansen, 2017; Frost, Armstrong, Siegelman, &amp; Christiansen, 2015; Siegelman, Bogaerts, &amp; Frost, 2017; Siegelman &amp; Frost, 2015)</w:t>
      </w:r>
      <w:r w:rsidR="000E7569">
        <w:rPr>
          <w:rStyle w:val="FootnoteReference"/>
          <w:rFonts w:ascii="Arial" w:hAnsi="Arial" w:cs="Arial"/>
        </w:rPr>
        <w:fldChar w:fldCharType="end"/>
      </w:r>
      <w:commentRangeEnd w:id="2"/>
      <w:r w:rsidR="000E7569">
        <w:rPr>
          <w:rStyle w:val="CommentReference"/>
        </w:rPr>
        <w:commentReference w:id="2"/>
      </w:r>
    </w:p>
    <w:p w14:paraId="6B83FE70" w14:textId="0B983C6B"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offline pseudoword recognition task. (Thus, a replication of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2017)</w:t>
      </w:r>
      <w:r w:rsidR="000E7569">
        <w:rPr>
          <w:rStyle w:val="FootnoteReference"/>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3" w:name="_Toc47536754"/>
      <w:r w:rsidRPr="00DD26DA">
        <w:rPr>
          <w:rFonts w:ascii="Arial" w:hAnsi="Arial" w:cs="Arial"/>
          <w:b/>
          <w:color w:val="auto"/>
        </w:rPr>
        <w:t>Experiment 1</w:t>
      </w:r>
      <w:bookmarkEnd w:id="3"/>
    </w:p>
    <w:p w14:paraId="3FC7D35A" w14:textId="77777777" w:rsidR="006C2E86" w:rsidRPr="00DD26DA" w:rsidRDefault="00375C7F" w:rsidP="00375C7F">
      <w:pPr>
        <w:pStyle w:val="Heading2"/>
        <w:rPr>
          <w:rFonts w:ascii="Arial" w:hAnsi="Arial" w:cs="Arial"/>
          <w:b/>
          <w:color w:val="auto"/>
        </w:rPr>
      </w:pPr>
      <w:bookmarkStart w:id="4" w:name="_Toc47536755"/>
      <w:r w:rsidRPr="00DD26DA">
        <w:rPr>
          <w:rFonts w:ascii="Arial" w:hAnsi="Arial" w:cs="Arial"/>
          <w:b/>
          <w:color w:val="auto"/>
        </w:rPr>
        <w:t>Method</w:t>
      </w:r>
      <w:bookmarkEnd w:id="4"/>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400A0A" w:rsidRDefault="001E09C4" w:rsidP="001E09C4">
      <w:pPr>
        <w:spacing w:line="240"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les were: be, di, ga, ki, la, mi, nu, po, ro, se, tu, za.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sidR="00FE7CBA">
        <w:rPr>
          <w:rFonts w:ascii="Arial" w:hAnsi="Arial" w:cs="Arial"/>
        </w:rPr>
        <w:t>a flat intonation. Each syllable</w:t>
      </w:r>
      <w:r w:rsidRPr="00DD26DA">
        <w:rPr>
          <w:rFonts w:ascii="Arial" w:hAnsi="Arial" w:cs="Arial"/>
        </w:rPr>
        <w:t xml:space="preserve"> was repeated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r w:rsidRPr="00DD26DA">
        <w:rPr>
          <w:rFonts w:ascii="Arial" w:hAnsi="Arial" w:cs="Arial"/>
        </w:rPr>
        <w:t>were removed</w:t>
      </w:r>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yllables were normalized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ere compressed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Syllables were combined into 4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Pseudowords for our study were</w:t>
      </w:r>
      <w:r w:rsidR="00FE7CBA" w:rsidRPr="00DD26DA">
        <w:rPr>
          <w:rFonts w:ascii="Arial" w:hAnsi="Arial" w:cs="Arial"/>
        </w:rPr>
        <w:t>: nugadi, rokise, mipola, zabetu. Part-words, used in the word recognition task, were</w:t>
      </w:r>
      <w:r w:rsidR="00FE7CBA">
        <w:rPr>
          <w:rFonts w:ascii="Arial" w:hAnsi="Arial" w:cs="Arial"/>
        </w:rPr>
        <w:t xml:space="preserve"> of the form C’AB (word-final syllable from one </w:t>
      </w:r>
      <w:r w:rsidR="00FE7CBA">
        <w:rPr>
          <w:rFonts w:ascii="Arial" w:hAnsi="Arial" w:cs="Arial"/>
        </w:rPr>
        <w:lastRenderedPageBreak/>
        <w:t>word followed by word-initial and word-medial syllables from another)</w:t>
      </w:r>
      <w:r w:rsidR="00FE7CBA" w:rsidRPr="00DD26DA">
        <w:rPr>
          <w:rFonts w:ascii="Arial" w:hAnsi="Arial" w:cs="Arial"/>
        </w:rPr>
        <w:t>: dizabe, semipo, lanuga, turoki.</w:t>
      </w:r>
    </w:p>
    <w:p w14:paraId="74CEE861" w14:textId="26275160"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ere created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3B44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mp; Newport, 1996)","plainTextFormattedCitation":"(Saffran, Aslin, &amp; Newport, 1996)","previouslyFormattedCitation":"(Saffran, Aslin, &amp; Newport, 199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Saffran, Aslin, &amp; Newport, 1996)</w:t>
      </w:r>
      <w:r w:rsidR="000E7569">
        <w:rPr>
          <w:rStyle w:val="FootnoteReference"/>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was 1,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ere ramped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sd). Two participants  were removed from the data pool due to technical failure. Of the 39 remaining datasets, 33 were used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color w:val="auto"/>
          </w:rPr>
          <w:t>www.neurobs.com</w:t>
        </w:r>
      </w:hyperlink>
      <w:r w:rsidRPr="00DD26DA">
        <w:rPr>
          <w:rFonts w:ascii="Arial" w:hAnsi="Arial" w:cs="Arial"/>
        </w:rPr>
        <w:t>). The experiment was conducted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ere told they would hear brief sequences of sounds from an alien language.</w:t>
      </w:r>
      <w:r w:rsidR="001E09C4" w:rsidRPr="00DD26DA">
        <w:rPr>
          <w:rFonts w:ascii="Arial" w:hAnsi="Arial" w:cs="Arial"/>
        </w:rPr>
        <w:t xml:space="preserve"> Speech sequences of ~1 minute in duration wer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8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ms silence at the end of each syllable’s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lastRenderedPageBreak/>
        <w:t xml:space="preserve">Our experiment also included an additional task, designed to measure perceived speed of the speech stream before versus after the exposure phase. Results from this task will not be discussed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ere performed in RStudio (version 1.2.1335; RStudio Team 2018) using R version 3.6.1 (R Core Team 2019). Raw data from Presentation® was transformed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0C3142E8" w14:textId="630FC1EB" w:rsidR="002025B1" w:rsidRPr="000E7569" w:rsidRDefault="00957605" w:rsidP="000E7569">
      <w:pPr>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w:t>
      </w:r>
      <w:r w:rsidR="00001565">
        <w:rPr>
          <w:rFonts w:ascii="Arial" w:hAnsi="Arial" w:cs="Arial"/>
        </w:rPr>
        <w:t>t ranged from 0 to 943 msecs (versus</w:t>
      </w:r>
      <w:r w:rsidR="00E55084">
        <w:rPr>
          <w:rFonts w:ascii="Arial" w:hAnsi="Arial" w:cs="Arial"/>
        </w:rPr>
        <w:t xml:space="preserve"> the original 0 to 1298 msecs). </w:t>
      </w:r>
    </w:p>
    <w:p w14:paraId="0D3E9FB4" w14:textId="1A42B548" w:rsidR="00DB4C22" w:rsidRPr="00DD26DA" w:rsidRDefault="00375C7F" w:rsidP="00375C7F">
      <w:pPr>
        <w:pStyle w:val="Heading2"/>
        <w:rPr>
          <w:rFonts w:ascii="Arial" w:hAnsi="Arial" w:cs="Arial"/>
          <w:b/>
          <w:color w:val="auto"/>
        </w:rPr>
      </w:pPr>
      <w:bookmarkStart w:id="5" w:name="_Toc47536756"/>
      <w:r w:rsidRPr="00DD26DA">
        <w:rPr>
          <w:rFonts w:ascii="Arial" w:hAnsi="Arial" w:cs="Arial"/>
          <w:b/>
          <w:color w:val="auto"/>
        </w:rPr>
        <w:t>Results</w:t>
      </w:r>
      <w:bookmarkEnd w:id="5"/>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r w:rsidR="00541595">
        <w:rPr>
          <w:rFonts w:ascii="Arial" w:hAnsi="Arial" w:cs="Arial"/>
          <w:i/>
        </w:rPr>
        <w:t xml:space="preserve">, </w:t>
      </w:r>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response scale in seconds.) </w:t>
      </w:r>
      <w:commentRangeStart w:id="6"/>
      <w:r w:rsidR="00957605">
        <w:rPr>
          <w:rFonts w:ascii="Arial" w:hAnsi="Arial" w:cs="Arial"/>
        </w:rPr>
        <w:t>The estimated drop in mean RT betwe</w:t>
      </w:r>
      <w:r w:rsidR="00400A0A">
        <w:rPr>
          <w:rFonts w:ascii="Arial" w:hAnsi="Arial" w:cs="Arial"/>
        </w:rPr>
        <w:t>en positions 1 and 2 was 78 ms</w:t>
      </w:r>
      <w:r w:rsidR="00957605">
        <w:rPr>
          <w:rFonts w:ascii="Arial" w:hAnsi="Arial" w:cs="Arial"/>
        </w:rPr>
        <w:t>, while the drop between positi</w:t>
      </w:r>
      <w:r w:rsidR="00400A0A">
        <w:rPr>
          <w:rFonts w:ascii="Arial" w:hAnsi="Arial" w:cs="Arial"/>
        </w:rPr>
        <w:t>ons 1 and 3 was roughly 110 ms</w:t>
      </w:r>
      <w:r w:rsidR="00957605">
        <w:rPr>
          <w:rFonts w:ascii="Arial" w:hAnsi="Arial" w:cs="Arial"/>
        </w:rPr>
        <w:t xml:space="preserve">. The difference in mean RT between positions 2 and 3 was smaller, at about 32 msec. </w:t>
      </w:r>
      <w:r w:rsidR="00400A0A">
        <w:rPr>
          <w:rFonts w:ascii="Arial" w:hAnsi="Arial" w:cs="Arial"/>
        </w:rPr>
        <w:t xml:space="preserve">All comparisons reached statistical significance at the 5% alpha level. </w:t>
      </w:r>
      <w:commentRangeEnd w:id="6"/>
      <w:r w:rsidR="008A680F">
        <w:rPr>
          <w:rStyle w:val="CommentReference"/>
        </w:rPr>
        <w:commentReference w:id="6"/>
      </w:r>
    </w:p>
    <w:p w14:paraId="717B782C" w14:textId="77777777" w:rsidR="002D6B70" w:rsidRPr="00DD26DA" w:rsidRDefault="002D6B70" w:rsidP="002D6B70">
      <w:pPr>
        <w:rPr>
          <w:rFonts w:ascii="Arial" w:hAnsi="Arial" w:cs="Arial"/>
        </w:rPr>
      </w:pPr>
    </w:p>
    <w:p w14:paraId="74ACB95D" w14:textId="77777777" w:rsidR="00181A57" w:rsidRDefault="00181A57" w:rsidP="00181A57">
      <w:pPr>
        <w:keepNext/>
        <w:jc w:val="center"/>
      </w:pPr>
      <w:r>
        <w:rPr>
          <w:rFonts w:ascii="Arial" w:hAnsi="Arial" w:cs="Arial"/>
          <w:noProof/>
        </w:rPr>
        <w:lastRenderedPageBreak/>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1EB75002" w:rsidR="00CC24F4" w:rsidRPr="00181A57" w:rsidRDefault="00181A57" w:rsidP="00181A57">
      <w:pPr>
        <w:pStyle w:val="Caption"/>
        <w:ind w:firstLine="720"/>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314084">
        <w:rPr>
          <w:b/>
          <w:noProof/>
        </w:rPr>
        <w:t>1</w:t>
      </w:r>
      <w:r w:rsidRPr="00181A57">
        <w:rPr>
          <w:b/>
        </w:rPr>
        <w:fldChar w:fldCharType="end"/>
      </w:r>
    </w:p>
    <w:p w14:paraId="002C30FB" w14:textId="3C01C4E0" w:rsidR="00DB4C22" w:rsidRPr="00DD26DA" w:rsidRDefault="00C82B03" w:rsidP="00CC24F4">
      <w:pPr>
        <w:rPr>
          <w:rFonts w:ascii="Arial" w:hAnsi="Arial" w:cs="Arial"/>
        </w:rPr>
      </w:pPr>
      <w:r w:rsidRPr="00DD26DA">
        <w:rPr>
          <w:rFonts w:ascii="Arial" w:hAnsi="Arial" w:cs="Arial"/>
        </w:rPr>
        <w:t xml:space="preserve">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 </w:t>
      </w:r>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can be quantified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6872D3">
            <w:pPr>
              <w:spacing w:after="0" w:line="240" w:lineRule="auto"/>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 - 3</w:t>
            </w:r>
          </w:p>
        </w:tc>
        <w:tc>
          <w:tcPr>
            <w:tcW w:w="0" w:type="auto"/>
            <w:vAlign w:val="center"/>
            <w:hideMark/>
          </w:tcPr>
          <w:p w14:paraId="5ACC0A6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bl>
    <w:p w14:paraId="5C8F5FBF" w14:textId="77777777" w:rsidR="006872D3" w:rsidRDefault="006872D3" w:rsidP="00761EA0">
      <w:pPr>
        <w:ind w:left="720"/>
        <w:rPr>
          <w:rFonts w:ascii="Arial" w:hAnsi="Arial" w:cs="Arial"/>
          <w:b/>
        </w:rPr>
      </w:pPr>
    </w:p>
    <w:p w14:paraId="79E5A7C9" w14:textId="6F8F03BD" w:rsidR="00761EA0" w:rsidRPr="00181A57" w:rsidRDefault="00761EA0" w:rsidP="00761EA0">
      <w:pPr>
        <w:ind w:left="720"/>
        <w:rPr>
          <w:rFonts w:cstheme="minorHAnsi"/>
          <w:b/>
          <w:i/>
          <w:color w:val="44546A" w:themeColor="text2"/>
        </w:rPr>
      </w:pPr>
      <w:r w:rsidRPr="00181A57">
        <w:rPr>
          <w:rFonts w:cstheme="minorHAnsi"/>
          <w:b/>
          <w:i/>
          <w:color w:val="44546A" w:themeColor="text2"/>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r w:rsidR="006515A7">
        <w:rPr>
          <w:rFonts w:ascii="Arial" w:hAnsi="Arial" w:cs="Arial"/>
          <w:i/>
        </w:rPr>
        <w:t xml:space="preserve">ro, za,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in ms)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 xml:space="preserve">sidual values for each data point from the raw RT, and re-ran the lesser model as specified above using the adjusted RT values. </w:t>
      </w:r>
      <w:r w:rsidR="00D00CDC">
        <w:rPr>
          <w:rFonts w:ascii="Arial" w:hAnsi="Arial" w:cs="Arial"/>
        </w:rPr>
        <w:lastRenderedPageBreak/>
        <w:t>We still observed the main effect of ordinal position (</w:t>
      </w:r>
      <w:r w:rsidR="00D00CDC">
        <w:rPr>
          <w:rFonts w:ascii="Arial" w:hAnsi="Arial" w:cs="Arial"/>
          <w:i/>
        </w:rPr>
        <w:t>X^2 (2) = 538.53, p &lt; 0.0001, Type II Wald Chisquar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5E6A32F0" w:rsidR="00C2042C" w:rsidRPr="00DD26DA" w:rsidRDefault="00C82B03" w:rsidP="00C82B03">
      <w:pPr>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1BEB25B0" w:rsidR="00CC24F4" w:rsidRPr="00FE4DDD" w:rsidRDefault="00FE4DDD" w:rsidP="00FE4DDD">
      <w:pPr>
        <w:pStyle w:val="Caption"/>
        <w:rPr>
          <w:rFonts w:ascii="Arial" w:hAnsi="Arial" w:cs="Arial"/>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314084">
        <w:rPr>
          <w:b/>
          <w:noProof/>
        </w:rPr>
        <w:t>2</w:t>
      </w:r>
      <w:r w:rsidRPr="00FE4DDD">
        <w:rPr>
          <w:b/>
        </w:rPr>
        <w:fldChar w:fldCharType="end"/>
      </w:r>
    </w:p>
    <w:p w14:paraId="0BF11C49" w14:textId="77777777" w:rsidR="00C2042C" w:rsidRPr="00DD26DA" w:rsidRDefault="001569AC" w:rsidP="00DD26DA">
      <w:pPr>
        <w:rPr>
          <w:rFonts w:ascii="Arial" w:hAnsi="Arial" w:cs="Arial"/>
          <w:b/>
          <w:i/>
        </w:rPr>
      </w:pPr>
      <w:r w:rsidRPr="00DD26DA">
        <w:rPr>
          <w:rFonts w:ascii="Arial" w:hAnsi="Arial" w:cs="Arial"/>
          <w:b/>
          <w:i/>
        </w:rPr>
        <w:t>Psuedowords</w:t>
      </w:r>
      <w:r w:rsidR="00C2042C" w:rsidRPr="00DD26DA">
        <w:rPr>
          <w:rFonts w:ascii="Arial" w:hAnsi="Arial" w:cs="Arial"/>
          <w:b/>
          <w:i/>
        </w:rPr>
        <w:t xml:space="preserve"> Can Be Distinguished From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r w:rsidRPr="00DD26DA">
        <w:rPr>
          <w:rFonts w:ascii="Arial" w:hAnsi="Arial" w:cs="Arial"/>
        </w:rPr>
        <w:t>word, would be sufficient to push a participant’s performance above chance level. We found that across participants, 3 out of 4 words were discriminated above chance level</w:t>
      </w:r>
      <w:r w:rsidR="00D65C46">
        <w:rPr>
          <w:rFonts w:ascii="Arial" w:hAnsi="Arial" w:cs="Arial"/>
        </w:rPr>
        <w:t xml:space="preserve"> of 2 correct discriminations per word</w:t>
      </w:r>
      <w:r w:rsidRPr="00DD26DA">
        <w:rPr>
          <w:rFonts w:ascii="Arial" w:hAnsi="Arial" w:cs="Arial"/>
        </w:rPr>
        <w:t>.</w:t>
      </w:r>
      <w:r w:rsidR="003628A4">
        <w:rPr>
          <w:rFonts w:ascii="Arial" w:hAnsi="Arial" w:cs="Arial"/>
        </w:rPr>
        <w:t xml:space="preserve"> (t_mipola (37) = 3.24, p = 0.01, t_nugadi (37) = 3.31, p = 0.008, t_rokise (37) = 0.36, p = 1.0, t_zabetu (37) = 2.99, p = 0.02, Bonferroni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62AE7AC6" w:rsidR="00C2042C" w:rsidRPr="00DD26DA" w:rsidRDefault="00C2042C" w:rsidP="00C2042C">
      <w:pPr>
        <w:rPr>
          <w:rFonts w:ascii="Arial" w:hAnsi="Arial" w:cs="Arial"/>
        </w:rPr>
      </w:pPr>
    </w:p>
    <w:p w14:paraId="0A8A46DF" w14:textId="77777777" w:rsidR="00314084" w:rsidRDefault="00314084" w:rsidP="00314084">
      <w:pPr>
        <w:keepNext/>
      </w:pPr>
      <w:r>
        <w:rPr>
          <w:rFonts w:ascii="Arial" w:hAnsi="Arial" w:cs="Arial"/>
          <w:noProof/>
        </w:rPr>
        <w:lastRenderedPageBreak/>
        <w:drawing>
          <wp:inline distT="0" distB="0" distL="0" distR="0" wp14:anchorId="362C851E" wp14:editId="20501008">
            <wp:extent cx="5669280" cy="25966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472" cy="2596691"/>
                    </a:xfrm>
                    <a:prstGeom prst="rect">
                      <a:avLst/>
                    </a:prstGeom>
                  </pic:spPr>
                </pic:pic>
              </a:graphicData>
            </a:graphic>
          </wp:inline>
        </w:drawing>
      </w:r>
    </w:p>
    <w:p w14:paraId="5585C5FA" w14:textId="715BA9D1" w:rsidR="00DB4C22" w:rsidRPr="00DD26DA" w:rsidRDefault="00314084" w:rsidP="00314084">
      <w:pPr>
        <w:pStyle w:val="Caption"/>
        <w:rPr>
          <w:rFonts w:ascii="Arial" w:hAnsi="Arial" w:cs="Arial"/>
        </w:rPr>
      </w:pPr>
      <w:r>
        <w:t xml:space="preserve">Figure </w:t>
      </w:r>
      <w:r w:rsidR="000E7569">
        <w:rPr>
          <w:noProof/>
        </w:rPr>
        <w:fldChar w:fldCharType="begin"/>
      </w:r>
      <w:r w:rsidR="000E7569">
        <w:rPr>
          <w:noProof/>
        </w:rPr>
        <w:instrText xml:space="preserve"> SEQ Figure \* ARABIC </w:instrText>
      </w:r>
      <w:r w:rsidR="000E7569">
        <w:rPr>
          <w:noProof/>
        </w:rPr>
        <w:fldChar w:fldCharType="separate"/>
      </w:r>
      <w:r>
        <w:rPr>
          <w:noProof/>
        </w:rPr>
        <w:t>3</w:t>
      </w:r>
      <w:r w:rsidR="000E7569">
        <w:rPr>
          <w:noProof/>
        </w:rPr>
        <w:fldChar w:fldCharType="end"/>
      </w: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0E7569">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4"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7C4A74F6" w:rsidR="00672B7E" w:rsidRPr="00DD26DA" w:rsidRDefault="00D87448" w:rsidP="005C0E39">
      <w:pPr>
        <w:jc w:val="both"/>
        <w:rPr>
          <w:rFonts w:ascii="Arial" w:hAnsi="Arial" w:cs="Arial"/>
        </w:rPr>
      </w:pPr>
      <w:r w:rsidRPr="00D87448">
        <w:rPr>
          <w:rFonts w:ascii="Arial" w:hAnsi="Arial" w:cs="Arial"/>
        </w:rPr>
        <w:t>Finally, also asked whether the online and offline measures of statistical learning were</w:t>
      </w:r>
      <w:r>
        <w:rPr>
          <w:rFonts w:ascii="Arial" w:hAnsi="Arial" w:cs="Arial"/>
        </w:rPr>
        <w:t xml:space="preserve"> correlated,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ere correlated against the participant’s proportion correct word recognition performance. </w:t>
      </w:r>
      <w:r w:rsidRPr="00D87448">
        <w:rPr>
          <w:rFonts w:ascii="Arial" w:hAnsi="Arial" w:cs="Arial"/>
        </w:rPr>
        <w:lastRenderedPageBreak/>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5ED06A64" w14:textId="77777777" w:rsidR="00375C7F" w:rsidRPr="00DD26DA" w:rsidRDefault="00375C7F" w:rsidP="00375C7F">
      <w:pPr>
        <w:pStyle w:val="Heading2"/>
        <w:rPr>
          <w:rFonts w:ascii="Arial" w:hAnsi="Arial" w:cs="Arial"/>
          <w:b/>
          <w:color w:val="auto"/>
        </w:rPr>
      </w:pPr>
      <w:bookmarkStart w:id="7" w:name="_Toc47536757"/>
      <w:r w:rsidRPr="00DD26DA">
        <w:rPr>
          <w:rFonts w:ascii="Arial" w:hAnsi="Arial" w:cs="Arial"/>
          <w:b/>
          <w:color w:val="auto"/>
        </w:rPr>
        <w:t>Discussion</w:t>
      </w:r>
      <w:bookmarkEnd w:id="7"/>
    </w:p>
    <w:p w14:paraId="7C8E5A43" w14:textId="7818A14E"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word test is more conservative than its sister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first block, confirms previous findings that statistical learning is a very fast and robust mechanism. </w:t>
      </w:r>
    </w:p>
    <w:p w14:paraId="28390D8A" w14:textId="2E3827AC" w:rsidR="000E7569" w:rsidRDefault="000E7569" w:rsidP="000E7569">
      <w:pPr>
        <w:jc w:val="both"/>
        <w:rPr>
          <w:rFonts w:ascii="Arial" w:hAnsi="Arial" w:cs="Arial"/>
        </w:rPr>
      </w:pPr>
      <w:r>
        <w:rPr>
          <w:rFonts w:ascii="Arial" w:hAnsi="Arial" w:cs="Arial"/>
        </w:rPr>
        <w:t xml:space="preserve">However, it is puzzling why these two measures of statistical learning are poorly correlated. In a previous studying comparing a similar explicit task of familiarity (of words vs. part-words as well as non-words) versus change in median RT to word-initial versus word-final syllables, the correlation coefficient was higher, at r = 0.42 (p = 0.044). </w:t>
      </w:r>
      <w:r>
        <w:rPr>
          <w:rStyle w:val="FootnoteReference"/>
          <w:rFonts w:ascii="Arial" w:hAnsi="Arial" w:cs="Arial"/>
        </w:rPr>
        <w:fldChar w:fldCharType="begin" w:fldLock="1"/>
      </w:r>
      <w:r w:rsidR="003B44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Style w:val="FootnoteReference"/>
          <w:rFonts w:ascii="Arial" w:hAnsi="Arial" w:cs="Arial"/>
        </w:rPr>
        <w:fldChar w:fldCharType="separate"/>
      </w:r>
      <w:r w:rsidRPr="000E7569">
        <w:rPr>
          <w:rFonts w:ascii="Arial" w:hAnsi="Arial" w:cs="Arial"/>
          <w:noProof/>
        </w:rPr>
        <w:t>(Batterink &amp; Paller, 2017)</w:t>
      </w:r>
      <w:r>
        <w:rPr>
          <w:rStyle w:val="FootnoteReference"/>
          <w:rFonts w:ascii="Arial" w:hAnsi="Arial" w:cs="Arial"/>
        </w:rPr>
        <w:fldChar w:fldCharType="end"/>
      </w:r>
      <w:r>
        <w:rPr>
          <w:rFonts w:ascii="Arial" w:hAnsi="Arial" w:cs="Arial"/>
        </w:rPr>
        <w:t xml:space="preserve"> This correlation coefficient is more similar to what we observed if we compared word recognition performance with the differences in mean RT to each position (r = 0.34, </w:t>
      </w:r>
      <w:r w:rsidRPr="00CD725D">
        <w:rPr>
          <w:rFonts w:ascii="Arial" w:hAnsi="Arial" w:cs="Arial"/>
          <w:b/>
        </w:rPr>
        <w:t>Fig. S6</w:t>
      </w:r>
      <w:r>
        <w:rPr>
          <w:rFonts w:ascii="Arial" w:hAnsi="Arial" w:cs="Arial"/>
        </w:rPr>
        <w:t xml:space="preserve">), but this relationship remained weak for our data (p = 0.05). In another paper published by the same group, the same analysis yielded no significant correlation. Despite finding a similar reaction time effect, no correlation was observed between the median RT to word-initial versus word-final syllables and accuracy on the familiarity task (r = 0.07, n.s.) </w:t>
      </w:r>
      <w:r>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Style w:val="FootnoteReference"/>
          <w:rFonts w:ascii="Arial" w:hAnsi="Arial" w:cs="Arial"/>
        </w:rPr>
        <w:fldChar w:fldCharType="separate"/>
      </w:r>
      <w:r w:rsidRPr="000E7569">
        <w:rPr>
          <w:rFonts w:ascii="Arial" w:hAnsi="Arial" w:cs="Arial"/>
          <w:noProof/>
        </w:rPr>
        <w:t>(Batterink, Reber, Neville, et al., 2015)</w:t>
      </w:r>
      <w:r>
        <w:rPr>
          <w:rStyle w:val="FootnoteReference"/>
          <w:rFonts w:ascii="Arial" w:hAnsi="Arial" w:cs="Arial"/>
        </w:rPr>
        <w:fldChar w:fldCharType="end"/>
      </w:r>
      <w:r>
        <w:rPr>
          <w:rFonts w:ascii="Arial" w:hAnsi="Arial" w:cs="Arial"/>
        </w:rPr>
        <w:t xml:space="preserve"> A second experiment reported in the same paper reports a correlation of r = 0.26 (n.s.) for a different cohort of participants. </w:t>
      </w:r>
      <w:r w:rsidR="001033F9">
        <w:rPr>
          <w:rFonts w:ascii="Arial" w:hAnsi="Arial" w:cs="Arial"/>
        </w:rPr>
        <w:t>A study that measured RT to occasionally-repeated shapes in a visual SL paradigm, however, found a significant correlation between an online measure of SL (logRT(1</w:t>
      </w:r>
      <w:r w:rsidR="001033F9" w:rsidRPr="001033F9">
        <w:rPr>
          <w:rFonts w:ascii="Arial" w:hAnsi="Arial" w:cs="Arial"/>
          <w:vertAlign w:val="superscript"/>
        </w:rPr>
        <w:t>st</w:t>
      </w:r>
      <w:r w:rsidR="001033F9">
        <w:rPr>
          <w:rFonts w:ascii="Arial" w:hAnsi="Arial" w:cs="Arial"/>
        </w:rPr>
        <w:t xml:space="preserve"> position) – meanlogRT (2 &amp; 3</w:t>
      </w:r>
      <w:r w:rsidR="001033F9" w:rsidRPr="001033F9">
        <w:rPr>
          <w:rFonts w:ascii="Arial" w:hAnsi="Arial" w:cs="Arial"/>
          <w:vertAlign w:val="superscript"/>
        </w:rPr>
        <w:t>rd</w:t>
      </w:r>
      <w:r w:rsidR="001033F9">
        <w:rPr>
          <w:rFonts w:ascii="Arial" w:hAnsi="Arial" w:cs="Arial"/>
        </w:rPr>
        <w:t xml:space="preserve"> positions) when compared with an offline recognition score (out of 32 2AFC tasks with triplet and phantom triplet foils) (r = 0.46, p &lt; 0.001).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Bogaerts, Kronenfeld, &amp; Frost, 2018)</w:t>
      </w:r>
      <w:r w:rsidR="001033F9">
        <w:rPr>
          <w:rFonts w:ascii="Arial" w:hAnsi="Arial" w:cs="Arial"/>
        </w:rPr>
        <w:fldChar w:fldCharType="end"/>
      </w:r>
      <w:r w:rsidR="001033F9">
        <w:rPr>
          <w:rFonts w:ascii="Arial" w:hAnsi="Arial" w:cs="Arial"/>
        </w:rPr>
        <w:t xml:space="preserve"> </w:t>
      </w:r>
    </w:p>
    <w:p w14:paraId="5D40D48A" w14:textId="718B1699" w:rsidR="000E7569" w:rsidRDefault="000E7569" w:rsidP="000E7569">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4FFFC79F" w:rsidR="000E7569" w:rsidRDefault="003B4499" w:rsidP="00644F6F">
      <w:pPr>
        <w:rPr>
          <w:rFonts w:ascii="Arial" w:hAnsi="Arial" w:cs="Arial"/>
        </w:rPr>
      </w:pPr>
      <w:r>
        <w:rPr>
          <w:rFonts w:ascii="Arial" w:hAnsi="Arial" w:cs="Arial"/>
        </w:rPr>
        <w:lastRenderedPageBreak/>
        <w:t xml:space="preserve">Second, it had been widely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xml:space="preserve">, which may more closely resemble series response time tasks while yielding similar behavioral results. </w:t>
      </w:r>
      <w:commentRangeStart w:id="8"/>
      <w:r>
        <w:rPr>
          <w:rFonts w:ascii="Arial" w:hAnsi="Arial" w:cs="Arial"/>
        </w:rPr>
        <w:fldChar w:fldCharType="begin" w:fldLock="1"/>
      </w:r>
      <w:r>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mendeley":{"formattedCitation":"(Karuza et al., 2016; Schapiro, Rogers, Cordova, Turk-Browne, &amp; Botvinick, 2013)","plainTextFormattedCitation":"(Karuza et al., 2016; Schapiro, Rogers, Cordova, Turk-Browne, &amp; Botvinick, 2013)","previouslyFormattedCitation":"(Karuza et al., 2016; Schapiro, Rogers, Cordova, Turk-Browne, &amp; Botvinick, 2013)"},"properties":{"noteIndex":0},"schema":"https://github.com/citation-style-language/schema/raw/master/csl-citation.json"}</w:instrText>
      </w:r>
      <w:r>
        <w:rPr>
          <w:rFonts w:ascii="Arial" w:hAnsi="Arial" w:cs="Arial"/>
        </w:rPr>
        <w:fldChar w:fldCharType="separate"/>
      </w:r>
      <w:r w:rsidRPr="003B4499">
        <w:rPr>
          <w:rFonts w:ascii="Arial" w:hAnsi="Arial" w:cs="Arial"/>
          <w:noProof/>
        </w:rPr>
        <w:t>(Karuza et al., 2016; Schapiro, Rogers, Cordova, Turk-Browne, &amp; Botvinick, 2013)</w:t>
      </w:r>
      <w:r>
        <w:rPr>
          <w:rFonts w:ascii="Arial" w:hAnsi="Arial" w:cs="Arial"/>
        </w:rPr>
        <w:fldChar w:fldCharType="end"/>
      </w:r>
      <w:commentRangeEnd w:id="8"/>
      <w:r>
        <w:rPr>
          <w:rStyle w:val="CommentReference"/>
        </w:rPr>
        <w:commentReference w:id="8"/>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fldChar w:fldCharType="begin" w:fldLock="1"/>
      </w:r>
      <w:r w:rsidR="001033F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Dehaene, Meyniel, Wacongne, Wang, &amp; Pallier,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71788078" w:rsidR="00D96D1F" w:rsidRDefault="00644F6F" w:rsidP="00E47FA0">
      <w:pPr>
        <w:rPr>
          <w:rFonts w:ascii="Arial" w:hAnsi="Arial" w:cs="Arial"/>
        </w:rPr>
      </w:pPr>
      <w:r w:rsidRPr="00DD26DA">
        <w:rPr>
          <w:rFonts w:ascii="Arial" w:hAnsi="Arial" w:cs="Arial"/>
        </w:rPr>
        <w:t>We wished to investigate why graded response times in the online task failed to adequately predict offline pseudo</w:t>
      </w:r>
      <w:r w:rsidR="00997E5F">
        <w:rPr>
          <w:rFonts w:ascii="Arial" w:hAnsi="Arial" w:cs="Arial"/>
        </w:rPr>
        <w:t>-</w:t>
      </w:r>
      <w:r w:rsidRPr="00DD26DA">
        <w:rPr>
          <w:rFonts w:ascii="Arial" w:hAnsi="Arial" w:cs="Arial"/>
        </w:rPr>
        <w:t xml:space="preserve">word recognition. The syllables in the stream are each characterized by several features: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lic pseudoword as a single unit). </w:t>
      </w:r>
    </w:p>
    <w:p w14:paraId="4F0AD8C9" w14:textId="4377FE04" w:rsidR="00D96D1F" w:rsidRPr="00DD26DA" w:rsidRDefault="00997E5F" w:rsidP="00E47FA0">
      <w:pPr>
        <w:rPr>
          <w:rFonts w:ascii="Arial" w:hAnsi="Arial" w:cs="Arial"/>
        </w:rPr>
      </w:pPr>
      <w:r>
        <w:rPr>
          <w:rFonts w:ascii="Arial" w:hAnsi="Arial" w:cs="Arial"/>
        </w:rPr>
        <w:t xml:space="preserve">To do this, we first aimed to replicate our online target detection task findings. By comparing the current (structured stream) task with a condition in which participants are exposed to the same stimuli with the same detection task, but without any embedded regularities, we could additionally demonstrate that the reported effect is primarily driven by statistical regularities and not uncontrolled variation in the stimuli acoustics. We then aim to run a correlation analysis on the combined data set to further explore what </w:t>
      </w:r>
      <w:r w:rsidR="007C0BBB">
        <w:rPr>
          <w:rFonts w:ascii="Arial" w:hAnsi="Arial" w:cs="Arial"/>
        </w:rPr>
        <w:t>features</w:t>
      </w:r>
      <w:r>
        <w:rPr>
          <w:rFonts w:ascii="Arial" w:hAnsi="Arial" w:cs="Arial"/>
        </w:rPr>
        <w:t xml:space="preserve"> of the stream are being captured by the online task. </w:t>
      </w:r>
    </w:p>
    <w:p w14:paraId="6E2B847D" w14:textId="77777777" w:rsidR="00375C7F" w:rsidRPr="00DD26DA" w:rsidRDefault="00375C7F" w:rsidP="00375C7F">
      <w:pPr>
        <w:pStyle w:val="Heading1"/>
        <w:rPr>
          <w:rFonts w:ascii="Arial" w:hAnsi="Arial" w:cs="Arial"/>
          <w:b/>
          <w:color w:val="auto"/>
        </w:rPr>
      </w:pPr>
      <w:bookmarkStart w:id="9" w:name="_Toc47536758"/>
      <w:r w:rsidRPr="00DD26DA">
        <w:rPr>
          <w:rFonts w:ascii="Arial" w:hAnsi="Arial" w:cs="Arial"/>
          <w:b/>
          <w:color w:val="auto"/>
        </w:rPr>
        <w:t>Experiment 2</w:t>
      </w:r>
      <w:bookmarkEnd w:id="9"/>
    </w:p>
    <w:p w14:paraId="168697B7" w14:textId="4F109F73" w:rsidR="00375C7F" w:rsidRDefault="00375C7F" w:rsidP="00375C7F">
      <w:pPr>
        <w:pStyle w:val="Heading2"/>
        <w:rPr>
          <w:rFonts w:ascii="Arial" w:hAnsi="Arial" w:cs="Arial"/>
          <w:b/>
          <w:color w:val="auto"/>
        </w:rPr>
      </w:pPr>
      <w:bookmarkStart w:id="10" w:name="_Toc47536759"/>
      <w:r w:rsidRPr="00DD26DA">
        <w:rPr>
          <w:rFonts w:ascii="Arial" w:hAnsi="Arial" w:cs="Arial"/>
          <w:b/>
          <w:color w:val="auto"/>
        </w:rPr>
        <w:t>Method</w:t>
      </w:r>
      <w:bookmarkEnd w:id="10"/>
    </w:p>
    <w:p w14:paraId="4BC1D2B2" w14:textId="21D4E7E9" w:rsidR="00D35508" w:rsidRPr="00D35508" w:rsidRDefault="00D35508" w:rsidP="00D35508">
      <w:pPr>
        <w:rPr>
          <w:rFonts w:ascii="Arial" w:hAnsi="Arial" w:cs="Arial"/>
        </w:rPr>
      </w:pPr>
      <w:r w:rsidRPr="00D35508">
        <w:rPr>
          <w:rFonts w:ascii="Arial" w:hAnsi="Arial" w:cs="Arial"/>
        </w:rPr>
        <w:t>Procedure</w:t>
      </w:r>
    </w:p>
    <w:p w14:paraId="7FD1A85D" w14:textId="6A08B65E" w:rsidR="00D35508" w:rsidRPr="00D35508" w:rsidRDefault="00D35508" w:rsidP="00D35508">
      <w:pPr>
        <w:rPr>
          <w:rFonts w:ascii="Arial" w:hAnsi="Arial" w:cs="Arial"/>
        </w:rPr>
      </w:pPr>
      <w:r w:rsidRPr="00D35508">
        <w:rPr>
          <w:rFonts w:ascii="Arial" w:hAnsi="Arial" w:cs="Arial"/>
        </w:rPr>
        <w:t xml:space="preserve">The stimuli used in Experiment 2 were identical to those used in Experiment 1. For this experiment we synthetized 12 structured streams (as per the method above) and 12 random streams (wherein syllables are pseudorandomly ordered). </w:t>
      </w:r>
    </w:p>
    <w:p w14:paraId="6B491986" w14:textId="5816FCE1" w:rsidR="00D35508" w:rsidRPr="00D35508" w:rsidRDefault="00D35508" w:rsidP="00D35508">
      <w:pPr>
        <w:rPr>
          <w:rFonts w:ascii="Arial" w:hAnsi="Arial" w:cs="Arial"/>
        </w:rPr>
      </w:pPr>
      <w:r w:rsidRPr="00D35508">
        <w:rPr>
          <w:rFonts w:ascii="Arial" w:hAnsi="Arial" w:cs="Arial"/>
        </w:rPr>
        <w:t xml:space="preserve">…. </w:t>
      </w:r>
    </w:p>
    <w:p w14:paraId="4476F4F6" w14:textId="77777777" w:rsidR="00375C7F" w:rsidRPr="00DD26DA" w:rsidRDefault="00375C7F" w:rsidP="00375C7F">
      <w:pPr>
        <w:pStyle w:val="Heading2"/>
        <w:rPr>
          <w:rFonts w:ascii="Arial" w:hAnsi="Arial" w:cs="Arial"/>
          <w:b/>
          <w:color w:val="auto"/>
        </w:rPr>
      </w:pPr>
      <w:bookmarkStart w:id="11" w:name="_Toc47536760"/>
      <w:r w:rsidRPr="00DD26DA">
        <w:rPr>
          <w:rFonts w:ascii="Arial" w:hAnsi="Arial" w:cs="Arial"/>
          <w:b/>
          <w:color w:val="auto"/>
        </w:rPr>
        <w:t>Results</w:t>
      </w:r>
      <w:bookmarkEnd w:id="11"/>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A464090" w:rsidR="00FD7935" w:rsidRPr="00DD26DA" w:rsidRDefault="00FD7935" w:rsidP="00FD7935">
      <w:pPr>
        <w:rPr>
          <w:rFonts w:ascii="Arial" w:hAnsi="Arial" w:cs="Arial"/>
        </w:rPr>
      </w:pPr>
    </w:p>
    <w:p w14:paraId="6CA57A29" w14:textId="2F2CFD60" w:rsidR="00FD7935" w:rsidRPr="00DD26DA" w:rsidRDefault="00FD7935" w:rsidP="00FD7935">
      <w:pPr>
        <w:rPr>
          <w:rFonts w:ascii="Arial" w:hAnsi="Arial" w:cs="Arial"/>
        </w:rPr>
      </w:pPr>
    </w:p>
    <w:p w14:paraId="234C7633" w14:textId="38030BCF" w:rsidR="00FD7935" w:rsidRDefault="00FD7935" w:rsidP="00182FDC">
      <w:pPr>
        <w:rPr>
          <w:rFonts w:ascii="Arial" w:hAnsi="Arial" w:cs="Arial"/>
        </w:rPr>
      </w:pPr>
    </w:p>
    <w:p w14:paraId="620EE213" w14:textId="77777777" w:rsidR="00D35508" w:rsidRDefault="00D35508" w:rsidP="00182FDC">
      <w:pPr>
        <w:rPr>
          <w:rFonts w:ascii="Arial" w:hAnsi="Arial" w:cs="Arial"/>
          <w:b/>
        </w:rPr>
      </w:pPr>
    </w:p>
    <w:p w14:paraId="44D4DF73" w14:textId="77777777" w:rsidR="00314084" w:rsidRDefault="00314084" w:rsidP="00314084">
      <w:pPr>
        <w:keepNext/>
        <w:autoSpaceDE w:val="0"/>
        <w:autoSpaceDN w:val="0"/>
        <w:adjustRightInd w:val="0"/>
        <w:spacing w:after="0" w:line="240" w:lineRule="auto"/>
      </w:pPr>
      <w:r>
        <w:rPr>
          <w:rFonts w:ascii="Arial" w:hAnsi="Arial" w:cs="Arial"/>
          <w:noProof/>
        </w:rPr>
        <w:lastRenderedPageBreak/>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0242C35E" w:rsidR="00314084" w:rsidRDefault="00314084" w:rsidP="00314084">
      <w:pPr>
        <w:pStyle w:val="Caption"/>
      </w:pPr>
      <w:r>
        <w:t>Figure 5</w:t>
      </w:r>
    </w:p>
    <w:p w14:paraId="2E286DB0" w14:textId="48AA358B"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each participant to vary between sessions, as well as their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4D432A">
      <w:pPr>
        <w:autoSpaceDE w:val="0"/>
        <w:autoSpaceDN w:val="0"/>
        <w:adjustRightInd w:val="0"/>
        <w:spacing w:after="0" w:line="240" w:lineRule="auto"/>
        <w:rPr>
          <w:rFonts w:ascii="Arial" w:hAnsi="Arial" w:cs="Arial"/>
        </w:rPr>
      </w:pPr>
    </w:p>
    <w:p w14:paraId="310ED0E2" w14:textId="2C6D44A1" w:rsidR="004568D9" w:rsidRDefault="004568D9" w:rsidP="004D432A">
      <w:pPr>
        <w:autoSpaceDE w:val="0"/>
        <w:autoSpaceDN w:val="0"/>
        <w:adjustRightInd w:val="0"/>
        <w:spacing w:after="0" w:line="240" w:lineRule="auto"/>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2</w:t>
      </w:r>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w:t>
      </w:r>
      <w:r>
        <w:rPr>
          <w:rFonts w:ascii="Arial" w:hAnsi="Arial" w:cs="Arial"/>
        </w:rPr>
        <w:lastRenderedPageBreak/>
        <w:t xml:space="preserve">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Given that there were no regularities in the random stream that could bias reaction times to certain tokens more than others,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4D432A">
      <w:pPr>
        <w:autoSpaceDE w:val="0"/>
        <w:autoSpaceDN w:val="0"/>
        <w:adjustRightInd w:val="0"/>
        <w:spacing w:after="0" w:line="240" w:lineRule="auto"/>
        <w:rPr>
          <w:rFonts w:ascii="Arial" w:hAnsi="Arial" w:cs="Arial"/>
        </w:rPr>
      </w:pPr>
    </w:p>
    <w:p w14:paraId="6F87E01D" w14:textId="77777777" w:rsidR="00D35508" w:rsidRPr="00677F97" w:rsidRDefault="00D35508" w:rsidP="004D432A">
      <w:pPr>
        <w:autoSpaceDE w:val="0"/>
        <w:autoSpaceDN w:val="0"/>
        <w:adjustRightInd w:val="0"/>
        <w:spacing w:after="0" w:line="240" w:lineRule="auto"/>
        <w:rPr>
          <w:rFonts w:ascii="Arial" w:hAnsi="Arial" w:cs="Arial"/>
          <w:color w:val="C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8A680F">
            <w:pPr>
              <w:spacing w:after="0" w:line="240" w:lineRule="auto"/>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truct</w:t>
            </w:r>
          </w:p>
        </w:tc>
        <w:tc>
          <w:tcPr>
            <w:tcW w:w="0" w:type="auto"/>
            <w:vAlign w:val="center"/>
            <w:hideMark/>
          </w:tcPr>
          <w:p w14:paraId="0615C02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Inf</w:t>
            </w:r>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truct</w:t>
            </w:r>
          </w:p>
        </w:tc>
        <w:tc>
          <w:tcPr>
            <w:tcW w:w="0" w:type="auto"/>
            <w:vAlign w:val="center"/>
            <w:hideMark/>
          </w:tcPr>
          <w:p w14:paraId="1EA56C86"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Inf</w:t>
            </w:r>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truct</w:t>
            </w:r>
          </w:p>
        </w:tc>
        <w:tc>
          <w:tcPr>
            <w:tcW w:w="0" w:type="auto"/>
            <w:vAlign w:val="center"/>
            <w:hideMark/>
          </w:tcPr>
          <w:p w14:paraId="33DC1A2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bl>
    <w:p w14:paraId="207047A5" w14:textId="3E3EBF5E" w:rsidR="00182FDC" w:rsidRDefault="00182FDC" w:rsidP="004D432A">
      <w:pPr>
        <w:autoSpaceDE w:val="0"/>
        <w:autoSpaceDN w:val="0"/>
        <w:adjustRightInd w:val="0"/>
        <w:spacing w:after="0" w:line="240" w:lineRule="auto"/>
        <w:rPr>
          <w:rFonts w:ascii="Arial" w:hAnsi="Arial" w:cs="Arial"/>
        </w:rPr>
      </w:pPr>
    </w:p>
    <w:p w14:paraId="08405E61" w14:textId="10833838" w:rsidR="008A680F" w:rsidRPr="008A680F" w:rsidRDefault="008A680F" w:rsidP="004D432A">
      <w:pPr>
        <w:autoSpaceDE w:val="0"/>
        <w:autoSpaceDN w:val="0"/>
        <w:adjustRightInd w:val="0"/>
        <w:spacing w:after="0" w:line="240" w:lineRule="auto"/>
        <w:rPr>
          <w:rFonts w:ascii="Arial" w:hAnsi="Arial" w:cs="Arial"/>
          <w:b/>
        </w:rPr>
      </w:pPr>
      <w:r w:rsidRPr="008A680F">
        <w:rPr>
          <w:rFonts w:ascii="Arial" w:hAnsi="Arial" w:cs="Arial"/>
          <w:b/>
        </w:rPr>
        <w:t xml:space="preserve">Table 2. </w:t>
      </w:r>
    </w:p>
    <w:p w14:paraId="37FFB66D" w14:textId="77777777" w:rsidR="008A680F" w:rsidRDefault="008A680F" w:rsidP="004D432A">
      <w:pPr>
        <w:autoSpaceDE w:val="0"/>
        <w:autoSpaceDN w:val="0"/>
        <w:adjustRightInd w:val="0"/>
        <w:spacing w:after="0" w:line="240" w:lineRule="auto"/>
        <w:rPr>
          <w:rFonts w:ascii="Arial" w:hAnsi="Arial" w:cs="Arial"/>
        </w:rPr>
      </w:pPr>
    </w:p>
    <w:p w14:paraId="0E793ABE" w14:textId="4DCBE48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 xml:space="preserve">(z(Inf)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Inf)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z(Inf) = -0.12, p = 0.90</w:t>
      </w:r>
      <w:r>
        <w:rPr>
          <w:rFonts w:ascii="Arial" w:hAnsi="Arial" w:cs="Arial"/>
        </w:rPr>
        <w:t xml:space="preserve">). </w:t>
      </w:r>
      <w:r w:rsidR="00182FDC">
        <w:rPr>
          <w:rFonts w:ascii="Arial" w:hAnsi="Arial" w:cs="Arial"/>
        </w:rPr>
        <w:t>(</w:t>
      </w:r>
      <w:r w:rsidR="00B05C5F">
        <w:rPr>
          <w:rFonts w:ascii="Arial" w:hAnsi="Arial" w:cs="Arial"/>
          <w:b/>
        </w:rPr>
        <w:t>Fig. 6</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4996D909" w14:textId="3AF64B0A" w:rsidR="00D35508" w:rsidRPr="006521D3" w:rsidRDefault="004D432A" w:rsidP="006521D3">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can be easily disrupted by exposure to streams with differing or no statistics. [citation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B05C5F">
        <w:rPr>
          <w:rFonts w:ascii="Arial" w:hAnsi="Arial" w:cs="Arial"/>
          <w:b/>
        </w:rPr>
        <w:t>Fig. 5</w:t>
      </w:r>
      <w:r w:rsidR="0021074D" w:rsidRPr="0021074D">
        <w:rPr>
          <w:rFonts w:ascii="Arial" w:hAnsi="Arial" w:cs="Arial"/>
          <w:b/>
        </w:rPr>
        <w:t xml:space="preserve"> c-d</w:t>
      </w:r>
      <w:r w:rsidR="0021074D">
        <w:rPr>
          <w:rFonts w:ascii="Arial" w:hAnsi="Arial" w:cs="Arial"/>
        </w:rPr>
        <w:t xml:space="preserve">, </w:t>
      </w:r>
      <w:r w:rsidR="00670ADF" w:rsidRPr="00670ADF">
        <w:rPr>
          <w:rFonts w:ascii="Arial" w:hAnsi="Arial" w:cs="Arial"/>
          <w:b/>
        </w:rPr>
        <w:t>Fig. S5</w:t>
      </w:r>
      <w:r w:rsidR="006521D3">
        <w:rPr>
          <w:rFonts w:ascii="Arial" w:hAnsi="Arial" w:cs="Arial"/>
        </w:rPr>
        <w:t xml:space="preserve">) </w:t>
      </w:r>
    </w:p>
    <w:p w14:paraId="3D0DA3FA" w14:textId="30754135" w:rsidR="00FD7935" w:rsidRPr="00DD26DA" w:rsidRDefault="000E7569" w:rsidP="00465608">
      <w:pPr>
        <w:jc w:val="center"/>
        <w:rPr>
          <w:rFonts w:ascii="Arial" w:hAnsi="Arial" w:cs="Arial"/>
        </w:rPr>
      </w:pPr>
      <w:r>
        <w:rPr>
          <w:rFonts w:ascii="Arial" w:eastAsiaTheme="majorEastAsia" w:hAnsi="Arial" w:cs="Arial"/>
          <w:b/>
          <w:sz w:val="24"/>
          <w:szCs w:val="24"/>
        </w:rPr>
        <w:pict w14:anchorId="188E9470">
          <v:shape id="_x0000_i1025" type="#_x0000_t75" style="width:286.55pt;height:191.5pt;mso-position-horizontal:absolute;mso-position-horizontal-relative:text;mso-position-vertical:absolute;mso-position-vertical-relative:text;mso-width-relative:page;mso-height-relative:page">
            <v:imagedata r:id="rId16"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12" w:name="_Toc47536761"/>
      <w:r w:rsidRPr="00DD26DA">
        <w:rPr>
          <w:rFonts w:ascii="Arial" w:hAnsi="Arial" w:cs="Arial"/>
          <w:b/>
          <w:color w:val="auto"/>
        </w:rPr>
        <w:t>Discussion</w:t>
      </w:r>
      <w:bookmarkEnd w:id="12"/>
    </w:p>
    <w:p w14:paraId="61DBBD9B" w14:textId="3F100FD7" w:rsidR="000663AB" w:rsidRPr="001D54FA" w:rsidRDefault="00140785" w:rsidP="000663AB">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1, in word-medial and word-final positions), as compared with the same items tested in a stream of randomly ordered syllables.  </w:t>
      </w:r>
    </w:p>
    <w:p w14:paraId="12F3BC11" w14:textId="40ED13FB" w:rsidR="000663AB" w:rsidRDefault="00FD083F" w:rsidP="001569AC">
      <w:pPr>
        <w:pStyle w:val="Heading1"/>
        <w:rPr>
          <w:rFonts w:ascii="Arial" w:hAnsi="Arial" w:cs="Arial"/>
          <w:b/>
          <w:color w:val="auto"/>
        </w:rPr>
      </w:pPr>
      <w:bookmarkStart w:id="13"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3"/>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strategies which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could be encoded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0663AB">
      <w:pPr>
        <w:rPr>
          <w:rFonts w:ascii="Arial" w:hAnsi="Arial" w:cs="Arial"/>
        </w:rPr>
      </w:pPr>
      <w:r>
        <w:rPr>
          <w:rFonts w:ascii="Arial" w:hAnsi="Arial" w:cs="Arial"/>
        </w:rPr>
        <w:t xml:space="preserve">For the test of ordinal position, within values included the correlation between all pairs of word-initial syllables (e.g. nu-ro), all pairs of word-medial syllables (e.g. ga-ki), and all pairs of word-final syllables (e.g. di-se) versus correlations between syllables within each word (e.g. nu-ga, ga-di, nu-di). </w:t>
      </w:r>
      <w:r w:rsidR="008E190E">
        <w:rPr>
          <w:rFonts w:ascii="Arial" w:hAnsi="Arial" w:cs="Arial"/>
        </w:rPr>
        <w:t xml:space="preserve">Here we also </w:t>
      </w:r>
      <w:r w:rsidR="008A680F">
        <w:rPr>
          <w:rFonts w:ascii="Arial" w:hAnsi="Arial" w:cs="Arial"/>
        </w:rPr>
        <w:t xml:space="preserve">observed a significant shift in means between the two groups. (W(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0663AB">
      <w:pPr>
        <w:rPr>
          <w:rFonts w:ascii="Arial" w:hAnsi="Arial" w:cs="Arial"/>
        </w:rPr>
      </w:pPr>
      <w:r>
        <w:rPr>
          <w:rFonts w:ascii="Arial" w:hAnsi="Arial" w:cs="Arial"/>
        </w:rPr>
        <w:t xml:space="preserve">For the test of word identity, within values included the correlation between syllables within each word (e.g. nu-ga, ga-di, nu-di) versus “phantom” word pairs where each item in the pair is drawn from two different words (e.g. nu-ki, nu-se). </w:t>
      </w:r>
      <w:r w:rsidR="0003278F">
        <w:rPr>
          <w:rFonts w:ascii="Arial" w:hAnsi="Arial" w:cs="Arial"/>
        </w:rPr>
        <w:t xml:space="preserve">Here we observed no significant difference. (W(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06B0C68B" w:rsidR="009E5501" w:rsidRPr="00FD083F" w:rsidRDefault="009E5501" w:rsidP="000663AB">
      <w:pPr>
        <w:rPr>
          <w:rFonts w:ascii="Arial" w:hAnsi="Arial" w:cs="Arial"/>
        </w:rPr>
      </w:pPr>
      <w:r>
        <w:rPr>
          <w:rFonts w:ascii="Arial" w:hAnsi="Arial" w:cs="Arial"/>
        </w:rPr>
        <w:t xml:space="preserve">Finally, to test duplet identity, we compared values from all pairs of duplets within words (e.g. nu-ga, ga-di) versus pairs of word-initial and word-final syllables within words (e.g. nu-di). </w:t>
      </w:r>
      <w:r w:rsidR="008A680F">
        <w:rPr>
          <w:rFonts w:ascii="Arial" w:hAnsi="Arial" w:cs="Arial"/>
        </w:rPr>
        <w:t xml:space="preserve">Our Wilcoxon test suggested the two groups differ in their means. (W(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lastRenderedPageBreak/>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997E5F">
        <w:rPr>
          <w:rFonts w:ascii="Arial" w:hAnsi="Arial" w:cs="Arial"/>
        </w:rPr>
        <w:pict w14:anchorId="05284C98">
          <v:shape id="_x0000_i1026" type="#_x0000_t75" style="width:363.6pt;height:259.9pt">
            <v:imagedata r:id="rId17" o:title="fig_similarity"/>
          </v:shape>
        </w:pict>
      </w:r>
      <w:r w:rsidR="008A680F">
        <w:rPr>
          <w:rStyle w:val="CommentReference"/>
        </w:rPr>
        <w:commentReference w:id="14"/>
      </w:r>
    </w:p>
    <w:p w14:paraId="39EE488D" w14:textId="5D2E482D" w:rsidR="001D54FA" w:rsidRDefault="001569AC" w:rsidP="00375C7F">
      <w:pPr>
        <w:pStyle w:val="Heading1"/>
        <w:rPr>
          <w:rFonts w:ascii="Arial" w:hAnsi="Arial" w:cs="Arial"/>
          <w:b/>
          <w:color w:val="auto"/>
        </w:rPr>
      </w:pPr>
      <w:bookmarkStart w:id="15" w:name="_Toc47536763"/>
      <w:bookmarkStart w:id="16" w:name="_GoBack"/>
      <w:bookmarkEnd w:id="16"/>
      <w:r w:rsidRPr="00DD26DA">
        <w:rPr>
          <w:rFonts w:ascii="Arial" w:hAnsi="Arial" w:cs="Arial"/>
          <w:b/>
          <w:color w:val="auto"/>
        </w:rPr>
        <w:t>General Discussion</w:t>
      </w:r>
      <w:bookmarkEnd w:id="15"/>
    </w:p>
    <w:p w14:paraId="5393D025" w14:textId="72DCBB12" w:rsidR="001D54FA" w:rsidRPr="001D54FA" w:rsidRDefault="002244C0" w:rsidP="001D54FA">
      <w:r>
        <w:t xml:space="preserve">Basic Point: Online detection task reveals sensitivity to transitional probability, ordinal position, and duplet pairs, but not the pseudo-word units. We see a weak correlation not only because the tasks potential tap into different representations (implicit vs. explicit), but also because the target detection task doesn’t have the power to reflect word-level chunking, as it reflects only sensitivity to pairwise relationships. </w:t>
      </w:r>
    </w:p>
    <w:p w14:paraId="18A8C6EB" w14:textId="519AC7C2" w:rsidR="00375C7F" w:rsidRDefault="00375C7F" w:rsidP="00375C7F">
      <w:pPr>
        <w:pStyle w:val="Heading1"/>
        <w:rPr>
          <w:rFonts w:ascii="Arial" w:hAnsi="Arial" w:cs="Arial"/>
          <w:b/>
          <w:color w:val="auto"/>
        </w:rPr>
      </w:pPr>
      <w:bookmarkStart w:id="17" w:name="_Toc47536764"/>
      <w:r w:rsidRPr="00DD26DA">
        <w:rPr>
          <w:rFonts w:ascii="Arial" w:hAnsi="Arial" w:cs="Arial"/>
          <w:b/>
          <w:color w:val="auto"/>
        </w:rPr>
        <w:t>Conclusion</w:t>
      </w:r>
      <w:bookmarkEnd w:id="17"/>
    </w:p>
    <w:p w14:paraId="1E92D7C4" w14:textId="640CB867" w:rsidR="001D54FA" w:rsidRDefault="001D54FA" w:rsidP="001D54FA">
      <w:r>
        <w:t>Tktkt….</w:t>
      </w:r>
    </w:p>
    <w:p w14:paraId="1DE3D4A7" w14:textId="61A08303" w:rsidR="00375C7F" w:rsidRPr="001D54FA" w:rsidRDefault="001D54FA" w:rsidP="001D54FA">
      <w:pPr>
        <w:pStyle w:val="Heading1"/>
        <w:rPr>
          <w:rFonts w:ascii="Arial" w:hAnsi="Arial" w:cs="Arial"/>
          <w:b/>
          <w:color w:val="auto"/>
        </w:rPr>
      </w:pPr>
      <w:bookmarkStart w:id="18" w:name="_Toc47536765"/>
      <w:r w:rsidRPr="001D54FA">
        <w:rPr>
          <w:rFonts w:ascii="Arial" w:hAnsi="Arial" w:cs="Arial"/>
          <w:b/>
          <w:color w:val="auto"/>
        </w:rPr>
        <w:t>Acknowledgements</w:t>
      </w:r>
      <w:bookmarkEnd w:id="18"/>
    </w:p>
    <w:p w14:paraId="4861D5BF" w14:textId="77777777" w:rsidR="00375C7F" w:rsidRPr="00DD26DA" w:rsidRDefault="00375C7F" w:rsidP="00375C7F">
      <w:pPr>
        <w:pStyle w:val="Heading1"/>
        <w:rPr>
          <w:rFonts w:ascii="Arial" w:hAnsi="Arial" w:cs="Arial"/>
          <w:b/>
          <w:color w:val="auto"/>
        </w:rPr>
      </w:pPr>
      <w:bookmarkStart w:id="19" w:name="_Toc47536766"/>
      <w:r w:rsidRPr="00DD26DA">
        <w:rPr>
          <w:rFonts w:ascii="Arial" w:hAnsi="Arial" w:cs="Arial"/>
          <w:b/>
          <w:color w:val="auto"/>
        </w:rPr>
        <w:t>References</w:t>
      </w:r>
      <w:bookmarkEnd w:id="19"/>
    </w:p>
    <w:p w14:paraId="27BEC078" w14:textId="5FB64659" w:rsidR="001033F9" w:rsidRPr="001033F9" w:rsidRDefault="001569AC" w:rsidP="001033F9">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1033F9" w:rsidRPr="001033F9">
        <w:rPr>
          <w:rFonts w:ascii="Arial" w:hAnsi="Arial" w:cs="Arial"/>
          <w:noProof/>
          <w:szCs w:val="24"/>
        </w:rPr>
        <w:t xml:space="preserve">Armstrong, B. C., Frost, R., &amp; Christiansen, M. H. (2017). The long road of statistical learning research: past, present and future. </w:t>
      </w:r>
      <w:r w:rsidR="001033F9" w:rsidRPr="001033F9">
        <w:rPr>
          <w:rFonts w:ascii="Arial" w:hAnsi="Arial" w:cs="Arial"/>
          <w:i/>
          <w:iCs/>
          <w:noProof/>
          <w:szCs w:val="24"/>
        </w:rPr>
        <w:t>Philosophical Transactions of the Royal Society of London. Series B, Biological Sciences</w:t>
      </w:r>
      <w:r w:rsidR="001033F9" w:rsidRPr="001033F9">
        <w:rPr>
          <w:rFonts w:ascii="Arial" w:hAnsi="Arial" w:cs="Arial"/>
          <w:noProof/>
          <w:szCs w:val="24"/>
        </w:rPr>
        <w:t xml:space="preserve">, </w:t>
      </w:r>
      <w:r w:rsidR="001033F9" w:rsidRPr="001033F9">
        <w:rPr>
          <w:rFonts w:ascii="Arial" w:hAnsi="Arial" w:cs="Arial"/>
          <w:i/>
          <w:iCs/>
          <w:noProof/>
          <w:szCs w:val="24"/>
        </w:rPr>
        <w:t>372</w:t>
      </w:r>
      <w:r w:rsidR="001033F9" w:rsidRPr="001033F9">
        <w:rPr>
          <w:rFonts w:ascii="Arial" w:hAnsi="Arial" w:cs="Arial"/>
          <w:noProof/>
          <w:szCs w:val="24"/>
        </w:rPr>
        <w:t>(1711), 20160047. https://doi.org/10.1098/rstb.2016.0047</w:t>
      </w:r>
    </w:p>
    <w:p w14:paraId="5BEA9282"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Batterink, L. J. (2017). Rapid Statistical Learning Supporting Word Extraction From Continuous Speech. </w:t>
      </w:r>
      <w:r w:rsidRPr="001033F9">
        <w:rPr>
          <w:rFonts w:ascii="Arial" w:hAnsi="Arial" w:cs="Arial"/>
          <w:i/>
          <w:iCs/>
          <w:noProof/>
          <w:szCs w:val="24"/>
        </w:rPr>
        <w:t>Psychological Science</w:t>
      </w:r>
      <w:r w:rsidRPr="001033F9">
        <w:rPr>
          <w:rFonts w:ascii="Arial" w:hAnsi="Arial" w:cs="Arial"/>
          <w:noProof/>
          <w:szCs w:val="24"/>
        </w:rPr>
        <w:t>, 1–8. https://doi.org/10.1177/0956797617698226</w:t>
      </w:r>
    </w:p>
    <w:p w14:paraId="51037A0A"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Batterink, L. J., &amp; Paller, K. A. (2017). Online neural monitoring of statistical learning. </w:t>
      </w:r>
      <w:r w:rsidRPr="001033F9">
        <w:rPr>
          <w:rFonts w:ascii="Arial" w:hAnsi="Arial" w:cs="Arial"/>
          <w:i/>
          <w:iCs/>
          <w:noProof/>
          <w:szCs w:val="24"/>
        </w:rPr>
        <w:t>Cortex</w:t>
      </w:r>
      <w:r w:rsidRPr="001033F9">
        <w:rPr>
          <w:rFonts w:ascii="Arial" w:hAnsi="Arial" w:cs="Arial"/>
          <w:noProof/>
          <w:szCs w:val="24"/>
        </w:rPr>
        <w:t xml:space="preserve">, </w:t>
      </w:r>
      <w:r w:rsidRPr="001033F9">
        <w:rPr>
          <w:rFonts w:ascii="Arial" w:hAnsi="Arial" w:cs="Arial"/>
          <w:i/>
          <w:iCs/>
          <w:noProof/>
          <w:szCs w:val="24"/>
        </w:rPr>
        <w:t>90</w:t>
      </w:r>
      <w:r w:rsidRPr="001033F9">
        <w:rPr>
          <w:rFonts w:ascii="Arial" w:hAnsi="Arial" w:cs="Arial"/>
          <w:noProof/>
          <w:szCs w:val="24"/>
        </w:rPr>
        <w:t>, 31–45. https://doi.org/10.1016/J.CORTEX.2017.02.004</w:t>
      </w:r>
    </w:p>
    <w:p w14:paraId="0D6DB24B"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Batterink, L. J., Reber, P. J., Neville, H. J., &amp; Paller, K. A. (2015). Implicit and explicit contributions to statistical learning. </w:t>
      </w:r>
      <w:r w:rsidRPr="001033F9">
        <w:rPr>
          <w:rFonts w:ascii="Arial" w:hAnsi="Arial" w:cs="Arial"/>
          <w:i/>
          <w:iCs/>
          <w:noProof/>
          <w:szCs w:val="24"/>
        </w:rPr>
        <w:t>Journal of Memory and Language</w:t>
      </w:r>
      <w:r w:rsidRPr="001033F9">
        <w:rPr>
          <w:rFonts w:ascii="Arial" w:hAnsi="Arial" w:cs="Arial"/>
          <w:noProof/>
          <w:szCs w:val="24"/>
        </w:rPr>
        <w:t xml:space="preserve">, </w:t>
      </w:r>
      <w:r w:rsidRPr="001033F9">
        <w:rPr>
          <w:rFonts w:ascii="Arial" w:hAnsi="Arial" w:cs="Arial"/>
          <w:i/>
          <w:iCs/>
          <w:noProof/>
          <w:szCs w:val="24"/>
        </w:rPr>
        <w:t>83</w:t>
      </w:r>
      <w:r w:rsidRPr="001033F9">
        <w:rPr>
          <w:rFonts w:ascii="Arial" w:hAnsi="Arial" w:cs="Arial"/>
          <w:noProof/>
          <w:szCs w:val="24"/>
        </w:rPr>
        <w:t xml:space="preserve">, 62–78. </w:t>
      </w:r>
      <w:r w:rsidRPr="001033F9">
        <w:rPr>
          <w:rFonts w:ascii="Arial" w:hAnsi="Arial" w:cs="Arial"/>
          <w:noProof/>
          <w:szCs w:val="24"/>
        </w:rPr>
        <w:lastRenderedPageBreak/>
        <w:t>https://doi.org/10.1016/j.jml.2015.04.004</w:t>
      </w:r>
    </w:p>
    <w:p w14:paraId="445DA6DC"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Batterink, L. J., Reber, P. J., &amp; Paller, K. A. (2015). Functional differences between statistical learning with and without explicit training. </w:t>
      </w:r>
      <w:r w:rsidRPr="001033F9">
        <w:rPr>
          <w:rFonts w:ascii="Arial" w:hAnsi="Arial" w:cs="Arial"/>
          <w:i/>
          <w:iCs/>
          <w:noProof/>
          <w:szCs w:val="24"/>
        </w:rPr>
        <w:t>Learning and Memory</w:t>
      </w:r>
      <w:r w:rsidRPr="001033F9">
        <w:rPr>
          <w:rFonts w:ascii="Arial" w:hAnsi="Arial" w:cs="Arial"/>
          <w:noProof/>
          <w:szCs w:val="24"/>
        </w:rPr>
        <w:t xml:space="preserve">, </w:t>
      </w:r>
      <w:r w:rsidRPr="001033F9">
        <w:rPr>
          <w:rFonts w:ascii="Arial" w:hAnsi="Arial" w:cs="Arial"/>
          <w:i/>
          <w:iCs/>
          <w:noProof/>
          <w:szCs w:val="24"/>
        </w:rPr>
        <w:t>22</w:t>
      </w:r>
      <w:r w:rsidRPr="001033F9">
        <w:rPr>
          <w:rFonts w:ascii="Arial" w:hAnsi="Arial" w:cs="Arial"/>
          <w:noProof/>
          <w:szCs w:val="24"/>
        </w:rPr>
        <w:t>, 544–555. https://doi.org/10.1101/lm.037986.114</w:t>
      </w:r>
    </w:p>
    <w:p w14:paraId="57D727ED"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1033F9">
        <w:rPr>
          <w:rFonts w:ascii="Arial" w:hAnsi="Arial" w:cs="Arial"/>
          <w:i/>
          <w:iCs/>
          <w:noProof/>
          <w:szCs w:val="24"/>
        </w:rPr>
        <w:t>Neuron</w:t>
      </w:r>
      <w:r w:rsidRPr="001033F9">
        <w:rPr>
          <w:rFonts w:ascii="Arial" w:hAnsi="Arial" w:cs="Arial"/>
          <w:noProof/>
          <w:szCs w:val="24"/>
        </w:rPr>
        <w:t xml:space="preserve">, </w:t>
      </w:r>
      <w:r w:rsidRPr="001033F9">
        <w:rPr>
          <w:rFonts w:ascii="Arial" w:hAnsi="Arial" w:cs="Arial"/>
          <w:i/>
          <w:iCs/>
          <w:noProof/>
          <w:szCs w:val="24"/>
        </w:rPr>
        <w:t>88</w:t>
      </w:r>
      <w:r w:rsidRPr="001033F9">
        <w:rPr>
          <w:rFonts w:ascii="Arial" w:hAnsi="Arial" w:cs="Arial"/>
          <w:noProof/>
          <w:szCs w:val="24"/>
        </w:rPr>
        <w:t>(1), 2–19. https://doi.org/10.1016/j.neuron.2015.09.019</w:t>
      </w:r>
    </w:p>
    <w:p w14:paraId="74239F6A"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Frost, R., Armstrong, B. C., Siegelman, N., &amp; Christiansen, M. H. (2015). Domain generality versus modality specificity: the paradox of statistical learning. </w:t>
      </w:r>
      <w:r w:rsidRPr="001033F9">
        <w:rPr>
          <w:rFonts w:ascii="Arial" w:hAnsi="Arial" w:cs="Arial"/>
          <w:i/>
          <w:iCs/>
          <w:noProof/>
          <w:szCs w:val="24"/>
        </w:rPr>
        <w:t>Trends in Cognitive Sciences</w:t>
      </w:r>
      <w:r w:rsidRPr="001033F9">
        <w:rPr>
          <w:rFonts w:ascii="Arial" w:hAnsi="Arial" w:cs="Arial"/>
          <w:noProof/>
          <w:szCs w:val="24"/>
        </w:rPr>
        <w:t xml:space="preserve">, </w:t>
      </w:r>
      <w:r w:rsidRPr="001033F9">
        <w:rPr>
          <w:rFonts w:ascii="Arial" w:hAnsi="Arial" w:cs="Arial"/>
          <w:i/>
          <w:iCs/>
          <w:noProof/>
          <w:szCs w:val="24"/>
        </w:rPr>
        <w:t>19</w:t>
      </w:r>
      <w:r w:rsidRPr="001033F9">
        <w:rPr>
          <w:rFonts w:ascii="Arial" w:hAnsi="Arial" w:cs="Arial"/>
          <w:noProof/>
          <w:szCs w:val="24"/>
        </w:rPr>
        <w:t>(3), 117–125. https://doi.org/10.1016/J.TICS.2014.12.010</w:t>
      </w:r>
    </w:p>
    <w:p w14:paraId="15A78A11"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Greenland, S., Senn, S. J., Rothman, K. J., Carlin, J. B., Poole, C., Goodman, S. N., &amp; Altman, D. G. (2016). Statistical tests, P values, confidence intervals, and power: a guide to misinterpretations. </w:t>
      </w:r>
      <w:r w:rsidRPr="001033F9">
        <w:rPr>
          <w:rFonts w:ascii="Arial" w:hAnsi="Arial" w:cs="Arial"/>
          <w:i/>
          <w:iCs/>
          <w:noProof/>
          <w:szCs w:val="24"/>
        </w:rPr>
        <w:t>European Journal of Epidemiology</w:t>
      </w:r>
      <w:r w:rsidRPr="001033F9">
        <w:rPr>
          <w:rFonts w:ascii="Arial" w:hAnsi="Arial" w:cs="Arial"/>
          <w:noProof/>
          <w:szCs w:val="24"/>
        </w:rPr>
        <w:t xml:space="preserve">, </w:t>
      </w:r>
      <w:r w:rsidRPr="001033F9">
        <w:rPr>
          <w:rFonts w:ascii="Arial" w:hAnsi="Arial" w:cs="Arial"/>
          <w:i/>
          <w:iCs/>
          <w:noProof/>
          <w:szCs w:val="24"/>
        </w:rPr>
        <w:t>31</w:t>
      </w:r>
      <w:r w:rsidRPr="001033F9">
        <w:rPr>
          <w:rFonts w:ascii="Arial" w:hAnsi="Arial" w:cs="Arial"/>
          <w:noProof/>
          <w:szCs w:val="24"/>
        </w:rPr>
        <w:t>(4), 337–350. https://doi.org/10.1007/s10654-016-0149-3</w:t>
      </w:r>
    </w:p>
    <w:p w14:paraId="576858A9"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Karuza, E. A., Li, P., Weiss, D. J., Bulgarelli, F., Zinszer, B. D., &amp; Aslin, R. N. (2016). Sampling over nonuniform distributions: A neural efficiency account of the primacy effect in statistical learning. </w:t>
      </w:r>
      <w:r w:rsidRPr="001033F9">
        <w:rPr>
          <w:rFonts w:ascii="Arial" w:hAnsi="Arial" w:cs="Arial"/>
          <w:i/>
          <w:iCs/>
          <w:noProof/>
          <w:szCs w:val="24"/>
        </w:rPr>
        <w:t>Journal of Cognitive Neuroscience</w:t>
      </w:r>
      <w:r w:rsidRPr="001033F9">
        <w:rPr>
          <w:rFonts w:ascii="Arial" w:hAnsi="Arial" w:cs="Arial"/>
          <w:noProof/>
          <w:szCs w:val="24"/>
        </w:rPr>
        <w:t xml:space="preserve">, </w:t>
      </w:r>
      <w:r w:rsidRPr="001033F9">
        <w:rPr>
          <w:rFonts w:ascii="Arial" w:hAnsi="Arial" w:cs="Arial"/>
          <w:i/>
          <w:iCs/>
          <w:noProof/>
          <w:szCs w:val="24"/>
        </w:rPr>
        <w:t>28</w:t>
      </w:r>
      <w:r w:rsidRPr="001033F9">
        <w:rPr>
          <w:rFonts w:ascii="Arial" w:hAnsi="Arial" w:cs="Arial"/>
          <w:noProof/>
          <w:szCs w:val="24"/>
        </w:rPr>
        <w:t>(10), 1484–1500. https://doi.org/10.1162/jocn_a_00990</w:t>
      </w:r>
    </w:p>
    <w:p w14:paraId="591E24DC"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Pelucchi, B., Hay, J. F., &amp; Saffran, J. R. (2009). Learning in reverse: Eight-month-old infants track backward transitional probabilities. </w:t>
      </w:r>
      <w:r w:rsidRPr="001033F9">
        <w:rPr>
          <w:rFonts w:ascii="Arial" w:hAnsi="Arial" w:cs="Arial"/>
          <w:i/>
          <w:iCs/>
          <w:noProof/>
          <w:szCs w:val="24"/>
        </w:rPr>
        <w:t>Cognition</w:t>
      </w:r>
      <w:r w:rsidRPr="001033F9">
        <w:rPr>
          <w:rFonts w:ascii="Arial" w:hAnsi="Arial" w:cs="Arial"/>
          <w:noProof/>
          <w:szCs w:val="24"/>
        </w:rPr>
        <w:t xml:space="preserve">, </w:t>
      </w:r>
      <w:r w:rsidRPr="001033F9">
        <w:rPr>
          <w:rFonts w:ascii="Arial" w:hAnsi="Arial" w:cs="Arial"/>
          <w:i/>
          <w:iCs/>
          <w:noProof/>
          <w:szCs w:val="24"/>
        </w:rPr>
        <w:t>113</w:t>
      </w:r>
      <w:r w:rsidRPr="001033F9">
        <w:rPr>
          <w:rFonts w:ascii="Arial" w:hAnsi="Arial" w:cs="Arial"/>
          <w:noProof/>
          <w:szCs w:val="24"/>
        </w:rPr>
        <w:t>(2), 244–247. https://doi.org/10.1016/J.COGNITION.2009.07.011</w:t>
      </w:r>
    </w:p>
    <w:p w14:paraId="7478E11D"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Richard N. Aslin, Saffran, J. R., &amp; Newport, E. L. (1998). Computation of Conditional Probabilities by Infants. </w:t>
      </w:r>
      <w:r w:rsidRPr="001033F9">
        <w:rPr>
          <w:rFonts w:ascii="Arial" w:hAnsi="Arial" w:cs="Arial"/>
          <w:i/>
          <w:iCs/>
          <w:noProof/>
          <w:szCs w:val="24"/>
        </w:rPr>
        <w:t>Psychological Science</w:t>
      </w:r>
      <w:r w:rsidRPr="001033F9">
        <w:rPr>
          <w:rFonts w:ascii="Arial" w:hAnsi="Arial" w:cs="Arial"/>
          <w:noProof/>
          <w:szCs w:val="24"/>
        </w:rPr>
        <w:t xml:space="preserve">, </w:t>
      </w:r>
      <w:r w:rsidRPr="001033F9">
        <w:rPr>
          <w:rFonts w:ascii="Arial" w:hAnsi="Arial" w:cs="Arial"/>
          <w:i/>
          <w:iCs/>
          <w:noProof/>
          <w:szCs w:val="24"/>
        </w:rPr>
        <w:t>9</w:t>
      </w:r>
      <w:r w:rsidRPr="001033F9">
        <w:rPr>
          <w:rFonts w:ascii="Arial" w:hAnsi="Arial" w:cs="Arial"/>
          <w:noProof/>
          <w:szCs w:val="24"/>
        </w:rPr>
        <w:t>(4), 321–324. Retrieved from https://journals.sagepub.com/doi/pdf/10.1111/1467-9280.00063</w:t>
      </w:r>
    </w:p>
    <w:p w14:paraId="5C610387"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Saffran, J. R., Aslin, R. N., &amp; Newport, E. L. (1996). Statistical Learning by 8-Month-Old Infants. </w:t>
      </w:r>
      <w:r w:rsidRPr="001033F9">
        <w:rPr>
          <w:rFonts w:ascii="Arial" w:hAnsi="Arial" w:cs="Arial"/>
          <w:i/>
          <w:iCs/>
          <w:noProof/>
          <w:szCs w:val="24"/>
        </w:rPr>
        <w:t>Science</w:t>
      </w:r>
      <w:r w:rsidRPr="001033F9">
        <w:rPr>
          <w:rFonts w:ascii="Arial" w:hAnsi="Arial" w:cs="Arial"/>
          <w:noProof/>
          <w:szCs w:val="24"/>
        </w:rPr>
        <w:t xml:space="preserve">, </w:t>
      </w:r>
      <w:r w:rsidRPr="001033F9">
        <w:rPr>
          <w:rFonts w:ascii="Arial" w:hAnsi="Arial" w:cs="Arial"/>
          <w:i/>
          <w:iCs/>
          <w:noProof/>
          <w:szCs w:val="24"/>
        </w:rPr>
        <w:t>274</w:t>
      </w:r>
      <w:r w:rsidRPr="001033F9">
        <w:rPr>
          <w:rFonts w:ascii="Arial" w:hAnsi="Arial" w:cs="Arial"/>
          <w:noProof/>
          <w:szCs w:val="24"/>
        </w:rPr>
        <w:t>(December), 1926–1928. https://doi.org/10.1126/science.918660</w:t>
      </w:r>
    </w:p>
    <w:p w14:paraId="10D144C3"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Schapiro, A. C., Rogers, T. T., Cordova, N. I., Turk-Browne, N. B., &amp; Botvinick, M. M. (2013). Neural representations of events arise from temporal community structure. </w:t>
      </w:r>
      <w:r w:rsidRPr="001033F9">
        <w:rPr>
          <w:rFonts w:ascii="Arial" w:hAnsi="Arial" w:cs="Arial"/>
          <w:i/>
          <w:iCs/>
          <w:noProof/>
          <w:szCs w:val="24"/>
        </w:rPr>
        <w:t>Nature Neuroscience</w:t>
      </w:r>
      <w:r w:rsidRPr="001033F9">
        <w:rPr>
          <w:rFonts w:ascii="Arial" w:hAnsi="Arial" w:cs="Arial"/>
          <w:noProof/>
          <w:szCs w:val="24"/>
        </w:rPr>
        <w:t xml:space="preserve">, </w:t>
      </w:r>
      <w:r w:rsidRPr="001033F9">
        <w:rPr>
          <w:rFonts w:ascii="Arial" w:hAnsi="Arial" w:cs="Arial"/>
          <w:i/>
          <w:iCs/>
          <w:noProof/>
          <w:szCs w:val="24"/>
        </w:rPr>
        <w:t>16</w:t>
      </w:r>
      <w:r w:rsidRPr="001033F9">
        <w:rPr>
          <w:rFonts w:ascii="Arial" w:hAnsi="Arial" w:cs="Arial"/>
          <w:noProof/>
          <w:szCs w:val="24"/>
        </w:rPr>
        <w:t>(4), 486–492. https://doi.org/10.1038/nn.3331</w:t>
      </w:r>
    </w:p>
    <w:p w14:paraId="4747A3D6"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Siegelman, N., Bogaerts, L., &amp; Frost, R. (2017). Measuring individual differences in statistical learning: Current pitfalls and possible solutions. </w:t>
      </w:r>
      <w:r w:rsidRPr="001033F9">
        <w:rPr>
          <w:rFonts w:ascii="Arial" w:hAnsi="Arial" w:cs="Arial"/>
          <w:i/>
          <w:iCs/>
          <w:noProof/>
          <w:szCs w:val="24"/>
        </w:rPr>
        <w:t>Behavior Research Methods</w:t>
      </w:r>
      <w:r w:rsidRPr="001033F9">
        <w:rPr>
          <w:rFonts w:ascii="Arial" w:hAnsi="Arial" w:cs="Arial"/>
          <w:noProof/>
          <w:szCs w:val="24"/>
        </w:rPr>
        <w:t xml:space="preserve">, </w:t>
      </w:r>
      <w:r w:rsidRPr="001033F9">
        <w:rPr>
          <w:rFonts w:ascii="Arial" w:hAnsi="Arial" w:cs="Arial"/>
          <w:i/>
          <w:iCs/>
          <w:noProof/>
          <w:szCs w:val="24"/>
        </w:rPr>
        <w:t>49</w:t>
      </w:r>
      <w:r w:rsidRPr="001033F9">
        <w:rPr>
          <w:rFonts w:ascii="Arial" w:hAnsi="Arial" w:cs="Arial"/>
          <w:noProof/>
          <w:szCs w:val="24"/>
        </w:rPr>
        <w:t>(2), 418–432. https://doi.org/10.3758/s13428-016-0719-z</w:t>
      </w:r>
    </w:p>
    <w:p w14:paraId="22652F05"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1033F9">
        <w:rPr>
          <w:rFonts w:ascii="Arial" w:hAnsi="Arial" w:cs="Arial"/>
          <w:i/>
          <w:iCs/>
          <w:noProof/>
          <w:szCs w:val="24"/>
        </w:rPr>
        <w:t>Cognitive Science</w:t>
      </w:r>
      <w:r w:rsidRPr="001033F9">
        <w:rPr>
          <w:rFonts w:ascii="Arial" w:hAnsi="Arial" w:cs="Arial"/>
          <w:noProof/>
          <w:szCs w:val="24"/>
        </w:rPr>
        <w:t xml:space="preserve">, </w:t>
      </w:r>
      <w:r w:rsidRPr="001033F9">
        <w:rPr>
          <w:rFonts w:ascii="Arial" w:hAnsi="Arial" w:cs="Arial"/>
          <w:i/>
          <w:iCs/>
          <w:noProof/>
          <w:szCs w:val="24"/>
        </w:rPr>
        <w:t>42</w:t>
      </w:r>
      <w:r w:rsidRPr="001033F9">
        <w:rPr>
          <w:rFonts w:ascii="Arial" w:hAnsi="Arial" w:cs="Arial"/>
          <w:noProof/>
          <w:szCs w:val="24"/>
        </w:rPr>
        <w:t>, 692–727. https://doi.org/10.1111/cogs.12556</w:t>
      </w:r>
    </w:p>
    <w:p w14:paraId="1EC9AA56"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Siegelman, N., &amp; Frost, R. (2015). Statistical learning as an individual ability: Theoretical perspectives and empirical evidence. </w:t>
      </w:r>
      <w:r w:rsidRPr="001033F9">
        <w:rPr>
          <w:rFonts w:ascii="Arial" w:hAnsi="Arial" w:cs="Arial"/>
          <w:i/>
          <w:iCs/>
          <w:noProof/>
          <w:szCs w:val="24"/>
        </w:rPr>
        <w:t>Journal of Memory and Language</w:t>
      </w:r>
      <w:r w:rsidRPr="001033F9">
        <w:rPr>
          <w:rFonts w:ascii="Arial" w:hAnsi="Arial" w:cs="Arial"/>
          <w:noProof/>
          <w:szCs w:val="24"/>
        </w:rPr>
        <w:t xml:space="preserve">, </w:t>
      </w:r>
      <w:r w:rsidRPr="001033F9">
        <w:rPr>
          <w:rFonts w:ascii="Arial" w:hAnsi="Arial" w:cs="Arial"/>
          <w:i/>
          <w:iCs/>
          <w:noProof/>
          <w:szCs w:val="24"/>
        </w:rPr>
        <w:t>81</w:t>
      </w:r>
      <w:r w:rsidRPr="001033F9">
        <w:rPr>
          <w:rFonts w:ascii="Arial" w:hAnsi="Arial" w:cs="Arial"/>
          <w:noProof/>
          <w:szCs w:val="24"/>
        </w:rPr>
        <w:t>, 105–120. https://doi.org/10.1016/J.JML.2015.02.001</w:t>
      </w:r>
    </w:p>
    <w:p w14:paraId="39985EB7"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Turk-Browne, N. B., Jungé, J. A., &amp; Scholl, B. J. (2005). The Automaticity of Visual Statistical Learning. </w:t>
      </w:r>
      <w:r w:rsidRPr="001033F9">
        <w:rPr>
          <w:rFonts w:ascii="Arial" w:hAnsi="Arial" w:cs="Arial"/>
          <w:i/>
          <w:iCs/>
          <w:noProof/>
          <w:szCs w:val="24"/>
        </w:rPr>
        <w:t>Journal of Experimental Psychology: General</w:t>
      </w:r>
      <w:r w:rsidRPr="001033F9">
        <w:rPr>
          <w:rFonts w:ascii="Arial" w:hAnsi="Arial" w:cs="Arial"/>
          <w:noProof/>
          <w:szCs w:val="24"/>
        </w:rPr>
        <w:t xml:space="preserve">, </w:t>
      </w:r>
      <w:r w:rsidRPr="001033F9">
        <w:rPr>
          <w:rFonts w:ascii="Arial" w:hAnsi="Arial" w:cs="Arial"/>
          <w:i/>
          <w:iCs/>
          <w:noProof/>
          <w:szCs w:val="24"/>
        </w:rPr>
        <w:t>134</w:t>
      </w:r>
      <w:r w:rsidRPr="001033F9">
        <w:rPr>
          <w:rFonts w:ascii="Arial" w:hAnsi="Arial" w:cs="Arial"/>
          <w:noProof/>
          <w:szCs w:val="24"/>
        </w:rPr>
        <w:t>(4), 552–564. https://doi.org/10.1037/0096-3445.134.4.552</w:t>
      </w:r>
    </w:p>
    <w:p w14:paraId="2576522C"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szCs w:val="24"/>
        </w:rPr>
      </w:pPr>
      <w:r w:rsidRPr="001033F9">
        <w:rPr>
          <w:rFonts w:ascii="Arial" w:hAnsi="Arial" w:cs="Arial"/>
          <w:noProof/>
          <w:szCs w:val="24"/>
        </w:rPr>
        <w:t xml:space="preserve">Turk-Browne, N. B., Scholl, B. J., Chun, M. M., &amp; Johnson, M. K. (2008). Neural Evidence of </w:t>
      </w:r>
      <w:r w:rsidRPr="001033F9">
        <w:rPr>
          <w:rFonts w:ascii="Arial" w:hAnsi="Arial" w:cs="Arial"/>
          <w:noProof/>
          <w:szCs w:val="24"/>
        </w:rPr>
        <w:lastRenderedPageBreak/>
        <w:t xml:space="preserve">Statistical Learning: Efficient Detection of Visual Regularities Without Awareness. </w:t>
      </w:r>
      <w:r w:rsidRPr="001033F9">
        <w:rPr>
          <w:rFonts w:ascii="Arial" w:hAnsi="Arial" w:cs="Arial"/>
          <w:i/>
          <w:iCs/>
          <w:noProof/>
          <w:szCs w:val="24"/>
        </w:rPr>
        <w:t>Journal of Cognitive Neuroscience</w:t>
      </w:r>
      <w:r w:rsidRPr="001033F9">
        <w:rPr>
          <w:rFonts w:ascii="Arial" w:hAnsi="Arial" w:cs="Arial"/>
          <w:noProof/>
          <w:szCs w:val="24"/>
        </w:rPr>
        <w:t xml:space="preserve">, </w:t>
      </w:r>
      <w:r w:rsidRPr="001033F9">
        <w:rPr>
          <w:rFonts w:ascii="Arial" w:hAnsi="Arial" w:cs="Arial"/>
          <w:i/>
          <w:iCs/>
          <w:noProof/>
          <w:szCs w:val="24"/>
        </w:rPr>
        <w:t>21</w:t>
      </w:r>
      <w:r w:rsidRPr="001033F9">
        <w:rPr>
          <w:rFonts w:ascii="Arial" w:hAnsi="Arial" w:cs="Arial"/>
          <w:noProof/>
          <w:szCs w:val="24"/>
        </w:rPr>
        <w:t>(10), 1934–1945. Retrieved from www.omniglot.com.</w:t>
      </w:r>
    </w:p>
    <w:p w14:paraId="473B2498" w14:textId="77777777" w:rsidR="001033F9" w:rsidRPr="001033F9" w:rsidRDefault="001033F9" w:rsidP="001033F9">
      <w:pPr>
        <w:widowControl w:val="0"/>
        <w:autoSpaceDE w:val="0"/>
        <w:autoSpaceDN w:val="0"/>
        <w:adjustRightInd w:val="0"/>
        <w:spacing w:line="240" w:lineRule="auto"/>
        <w:ind w:left="480" w:hanging="480"/>
        <w:rPr>
          <w:rFonts w:ascii="Arial" w:hAnsi="Arial" w:cs="Arial"/>
          <w:noProof/>
        </w:rPr>
      </w:pPr>
      <w:r w:rsidRPr="001033F9">
        <w:rPr>
          <w:rFonts w:ascii="Arial" w:hAnsi="Arial" w:cs="Arial"/>
          <w:noProof/>
          <w:szCs w:val="24"/>
        </w:rPr>
        <w:t xml:space="preserve">Zacks, J. M., &amp; Swallow, K. M. (2007). Event Segmentation. </w:t>
      </w:r>
      <w:r w:rsidRPr="001033F9">
        <w:rPr>
          <w:rFonts w:ascii="Arial" w:hAnsi="Arial" w:cs="Arial"/>
          <w:i/>
          <w:iCs/>
          <w:noProof/>
          <w:szCs w:val="24"/>
        </w:rPr>
        <w:t>Current Directions in Psychological Science</w:t>
      </w:r>
      <w:r w:rsidRPr="001033F9">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fldChar w:fldCharType="end"/>
      </w:r>
    </w:p>
    <w:p w14:paraId="6DF31652" w14:textId="77777777" w:rsidR="00375C7F" w:rsidRPr="00DD26DA" w:rsidRDefault="00375C7F" w:rsidP="00375C7F">
      <w:pPr>
        <w:pStyle w:val="Heading1"/>
        <w:rPr>
          <w:rFonts w:ascii="Arial" w:hAnsi="Arial" w:cs="Arial"/>
          <w:b/>
          <w:color w:val="auto"/>
        </w:rPr>
      </w:pPr>
      <w:bookmarkStart w:id="20"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20"/>
    </w:p>
    <w:p w14:paraId="21AC44C6" w14:textId="77777777" w:rsidR="001569AC" w:rsidRPr="00DD26DA" w:rsidRDefault="001569AC" w:rsidP="001569AC">
      <w:pPr>
        <w:pStyle w:val="Heading2"/>
        <w:rPr>
          <w:rFonts w:ascii="Arial" w:hAnsi="Arial" w:cs="Arial"/>
          <w:b/>
          <w:color w:val="auto"/>
        </w:rPr>
      </w:pPr>
      <w:bookmarkStart w:id="21" w:name="_Toc47536768"/>
      <w:r w:rsidRPr="00DD26DA">
        <w:rPr>
          <w:rFonts w:ascii="Arial" w:hAnsi="Arial" w:cs="Arial"/>
          <w:b/>
          <w:color w:val="auto"/>
        </w:rPr>
        <w:t>Stimuli</w:t>
      </w:r>
      <w:bookmarkEnd w:id="21"/>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2" w:name="_Toc47536769"/>
      <w:r w:rsidRPr="00DD26DA">
        <w:rPr>
          <w:rFonts w:ascii="Arial" w:hAnsi="Arial" w:cs="Arial"/>
          <w:b/>
          <w:color w:val="auto"/>
        </w:rPr>
        <w:t>Supplementary Figures, Tables</w:t>
      </w:r>
      <w:bookmarkEnd w:id="22"/>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sd = 0.45). The hit rate was also modulated by ordinal position, with each successive position having a higher mean accuracy (M</w:t>
      </w:r>
      <w:r w:rsidRPr="00DD26DA">
        <w:rPr>
          <w:rFonts w:ascii="Arial" w:hAnsi="Arial" w:cs="Arial"/>
          <w:vertAlign w:val="subscript"/>
        </w:rPr>
        <w:t>Pos 1</w:t>
      </w:r>
      <w:r w:rsidRPr="00DD26DA">
        <w:rPr>
          <w:rFonts w:ascii="Arial" w:hAnsi="Arial" w:cs="Arial"/>
        </w:rPr>
        <w:t xml:space="preserve"> = 0.59, sd</w:t>
      </w:r>
      <w:r w:rsidRPr="00DD26DA">
        <w:rPr>
          <w:rFonts w:ascii="Arial" w:hAnsi="Arial" w:cs="Arial"/>
          <w:vertAlign w:val="subscript"/>
        </w:rPr>
        <w:t>Pos 1</w:t>
      </w:r>
      <w:r w:rsidRPr="00DD26DA">
        <w:rPr>
          <w:rFonts w:ascii="Arial" w:hAnsi="Arial" w:cs="Arial"/>
        </w:rPr>
        <w:t xml:space="preserve"> = 0.49; M</w:t>
      </w:r>
      <w:r w:rsidRPr="00DD26DA">
        <w:rPr>
          <w:rFonts w:ascii="Arial" w:hAnsi="Arial" w:cs="Arial"/>
          <w:vertAlign w:val="subscript"/>
        </w:rPr>
        <w:t>Pos 2</w:t>
      </w:r>
      <w:r w:rsidRPr="00DD26DA">
        <w:rPr>
          <w:rFonts w:ascii="Arial" w:hAnsi="Arial" w:cs="Arial"/>
        </w:rPr>
        <w:t xml:space="preserve"> = 0.70, sd</w:t>
      </w:r>
      <w:r w:rsidRPr="00DD26DA">
        <w:rPr>
          <w:rFonts w:ascii="Arial" w:hAnsi="Arial" w:cs="Arial"/>
          <w:vertAlign w:val="subscript"/>
        </w:rPr>
        <w:t>Pos 2</w:t>
      </w:r>
      <w:r w:rsidRPr="00DD26DA">
        <w:rPr>
          <w:rFonts w:ascii="Arial" w:hAnsi="Arial" w:cs="Arial"/>
        </w:rPr>
        <w:t xml:space="preserve"> = 0.46; M</w:t>
      </w:r>
      <w:r w:rsidRPr="00DD26DA">
        <w:rPr>
          <w:rFonts w:ascii="Arial" w:hAnsi="Arial" w:cs="Arial"/>
          <w:vertAlign w:val="subscript"/>
        </w:rPr>
        <w:t>Pos 3</w:t>
      </w:r>
      <w:r w:rsidRPr="00DD26DA">
        <w:rPr>
          <w:rFonts w:ascii="Arial" w:hAnsi="Arial" w:cs="Arial"/>
        </w:rPr>
        <w:t xml:space="preserve"> = 0.82, sd</w:t>
      </w:r>
      <w:r w:rsidRPr="00DD26DA">
        <w:rPr>
          <w:rFonts w:ascii="Arial" w:hAnsi="Arial" w:cs="Arial"/>
          <w:vertAlign w:val="subscript"/>
        </w:rPr>
        <w:t>Pos 3</w:t>
      </w:r>
      <w:r w:rsidRPr="00DD26DA">
        <w:rPr>
          <w:rFonts w:ascii="Arial" w:hAnsi="Arial" w:cs="Arial"/>
        </w:rPr>
        <w:t xml:space="preserve"> = 0.39). (Fig. S2a) When averaging across all syllables in a pseudoword, accuracy varied between the four words. (Fig. S2b) This effect appears to be driven by differences in recognizability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Pos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 Struc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Akaik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0E7569" w:rsidP="00E47FA0">
      <w:pPr>
        <w:jc w:val="center"/>
        <w:rPr>
          <w:rFonts w:ascii="Arial" w:hAnsi="Arial" w:cs="Arial"/>
          <w:b/>
        </w:rPr>
      </w:pPr>
      <w:r>
        <w:rPr>
          <w:rFonts w:ascii="Arial" w:hAnsi="Arial" w:cs="Arial"/>
          <w:b/>
        </w:rPr>
        <w:pict w14:anchorId="1B5C118F">
          <v:shape id="_x0000_i1027" type="#_x0000_t75" style="width:373.7pt;height:267.1pt">
            <v:imagedata r:id="rId22"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Pos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w:t>
            </w:r>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 Struc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Akaik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0E7569" w:rsidP="00892408">
      <w:pPr>
        <w:rPr>
          <w:rFonts w:ascii="Arial" w:hAnsi="Arial" w:cs="Arial"/>
          <w:b/>
        </w:rPr>
      </w:pPr>
      <w:r>
        <w:rPr>
          <w:rFonts w:ascii="Arial" w:hAnsi="Arial" w:cs="Arial"/>
          <w:b/>
        </w:rPr>
        <w:pict w14:anchorId="62797EB4">
          <v:shape id="_x0000_i1028" type="#_x0000_t75" style="width:330.5pt;height:220.3pt">
            <v:imagedata r:id="rId24" o:title="exp4figS2"/>
          </v:shape>
        </w:pict>
      </w:r>
    </w:p>
    <w:sectPr w:rsidR="00D05AC5" w:rsidRPr="00DD26DA">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va" w:date="2020-08-07T13:54:00Z" w:initials="AK">
    <w:p w14:paraId="78F0AD5F" w14:textId="51192739" w:rsidR="000E7569" w:rsidRDefault="000E7569">
      <w:pPr>
        <w:pStyle w:val="CommentText"/>
      </w:pPr>
      <w:r>
        <w:rPr>
          <w:rStyle w:val="CommentReference"/>
        </w:rPr>
        <w:annotationRef/>
      </w:r>
      <w:r>
        <w:t>add</w:t>
      </w:r>
    </w:p>
  </w:comment>
  <w:comment w:id="6" w:author="Ava" w:date="2020-08-05T16:16:00Z" w:initials="AK">
    <w:p w14:paraId="3FF5B5DE" w14:textId="470009B1" w:rsidR="000E7569" w:rsidRDefault="000E7569">
      <w:pPr>
        <w:pStyle w:val="CommentText"/>
      </w:pPr>
      <w:r>
        <w:rPr>
          <w:rStyle w:val="CommentReference"/>
        </w:rPr>
        <w:annotationRef/>
      </w:r>
      <w:r>
        <w:t xml:space="preserve">Add means and SE instead of differences. </w:t>
      </w:r>
    </w:p>
  </w:comment>
  <w:comment w:id="8" w:author="Ava" w:date="2020-08-07T14:09:00Z" w:initials="AK">
    <w:p w14:paraId="73C9013F" w14:textId="7F736D58" w:rsidR="003B4499" w:rsidRDefault="003B4499">
      <w:pPr>
        <w:pStyle w:val="CommentText"/>
      </w:pPr>
      <w:r>
        <w:rPr>
          <w:rStyle w:val="CommentReference"/>
        </w:rPr>
        <w:annotationRef/>
      </w:r>
      <w:r>
        <w:t>Cite Karuza et al. 2014, SRT</w:t>
      </w:r>
    </w:p>
  </w:comment>
  <w:comment w:id="14" w:author="Ava" w:date="2020-08-05T16:16:00Z" w:initials="AK">
    <w:p w14:paraId="7A4D085D" w14:textId="379E76C0" w:rsidR="000E7569" w:rsidRDefault="000E7569">
      <w:pPr>
        <w:pStyle w:val="CommentText"/>
      </w:pPr>
      <w:r>
        <w:rPr>
          <w:rStyle w:val="CommentReference"/>
        </w:rPr>
        <w:annotationRef/>
      </w:r>
      <w:r>
        <w:t xml:space="preserve">Add SE bars and st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F0AD5F" w15:done="0"/>
  <w15:commentEx w15:paraId="3FF5B5DE" w15:done="0"/>
  <w15:commentEx w15:paraId="73C9013F" w15:done="0"/>
  <w15:commentEx w15:paraId="7A4D085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B4192" w14:textId="77777777" w:rsidR="00461FA9" w:rsidRDefault="00461FA9" w:rsidP="00375C7F">
      <w:pPr>
        <w:spacing w:after="0" w:line="240" w:lineRule="auto"/>
      </w:pPr>
      <w:r>
        <w:separator/>
      </w:r>
    </w:p>
  </w:endnote>
  <w:endnote w:type="continuationSeparator" w:id="0">
    <w:p w14:paraId="0879F17F" w14:textId="77777777" w:rsidR="00461FA9" w:rsidRDefault="00461FA9"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7E6390F6" w:rsidR="000E7569" w:rsidRPr="00375C7F" w:rsidRDefault="000E7569">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2244C0">
          <w:rPr>
            <w:rFonts w:ascii="Garamond" w:hAnsi="Garamond"/>
            <w:noProof/>
          </w:rPr>
          <w:t>19</w:t>
        </w:r>
        <w:r w:rsidRPr="00375C7F">
          <w:rPr>
            <w:rFonts w:ascii="Garamond" w:hAnsi="Garamond"/>
            <w:noProof/>
          </w:rPr>
          <w:fldChar w:fldCharType="end"/>
        </w:r>
      </w:p>
    </w:sdtContent>
  </w:sdt>
  <w:p w14:paraId="6AD5E4D9" w14:textId="77777777" w:rsidR="000E7569" w:rsidRDefault="000E75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98DEB1" w14:textId="77777777" w:rsidR="00461FA9" w:rsidRDefault="00461FA9" w:rsidP="00375C7F">
      <w:pPr>
        <w:spacing w:after="0" w:line="240" w:lineRule="auto"/>
      </w:pPr>
      <w:r>
        <w:separator/>
      </w:r>
    </w:p>
  </w:footnote>
  <w:footnote w:type="continuationSeparator" w:id="0">
    <w:p w14:paraId="4D2DB487" w14:textId="77777777" w:rsidR="00461FA9" w:rsidRDefault="00461FA9"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46CDA"/>
    <w:rsid w:val="00052489"/>
    <w:rsid w:val="000663AB"/>
    <w:rsid w:val="0008726D"/>
    <w:rsid w:val="000E7569"/>
    <w:rsid w:val="001033F9"/>
    <w:rsid w:val="001147F9"/>
    <w:rsid w:val="0013197D"/>
    <w:rsid w:val="00140785"/>
    <w:rsid w:val="001569AC"/>
    <w:rsid w:val="00181A57"/>
    <w:rsid w:val="00182FDC"/>
    <w:rsid w:val="0018389C"/>
    <w:rsid w:val="001935A1"/>
    <w:rsid w:val="001A557E"/>
    <w:rsid w:val="001C20C9"/>
    <w:rsid w:val="001D0FE8"/>
    <w:rsid w:val="001D54FA"/>
    <w:rsid w:val="001D6F57"/>
    <w:rsid w:val="001E09C4"/>
    <w:rsid w:val="001E2E22"/>
    <w:rsid w:val="002025B1"/>
    <w:rsid w:val="0021074D"/>
    <w:rsid w:val="00211A55"/>
    <w:rsid w:val="00217338"/>
    <w:rsid w:val="002244C0"/>
    <w:rsid w:val="00227A47"/>
    <w:rsid w:val="002429AA"/>
    <w:rsid w:val="0026298B"/>
    <w:rsid w:val="002D6B70"/>
    <w:rsid w:val="002F4335"/>
    <w:rsid w:val="00314084"/>
    <w:rsid w:val="003628A4"/>
    <w:rsid w:val="00375C7F"/>
    <w:rsid w:val="003B4499"/>
    <w:rsid w:val="003D32E9"/>
    <w:rsid w:val="003D7211"/>
    <w:rsid w:val="003F0E39"/>
    <w:rsid w:val="00400A0A"/>
    <w:rsid w:val="00403961"/>
    <w:rsid w:val="00415E53"/>
    <w:rsid w:val="0043668B"/>
    <w:rsid w:val="00441DAD"/>
    <w:rsid w:val="0044785D"/>
    <w:rsid w:val="004568D9"/>
    <w:rsid w:val="00461FA9"/>
    <w:rsid w:val="00465608"/>
    <w:rsid w:val="00472729"/>
    <w:rsid w:val="004D432A"/>
    <w:rsid w:val="004F079C"/>
    <w:rsid w:val="00506AA7"/>
    <w:rsid w:val="00517D43"/>
    <w:rsid w:val="005402C3"/>
    <w:rsid w:val="00541595"/>
    <w:rsid w:val="00545815"/>
    <w:rsid w:val="00545D6A"/>
    <w:rsid w:val="00586B85"/>
    <w:rsid w:val="005A1258"/>
    <w:rsid w:val="005B0957"/>
    <w:rsid w:val="005C0E39"/>
    <w:rsid w:val="00644F6F"/>
    <w:rsid w:val="006515A7"/>
    <w:rsid w:val="006521D3"/>
    <w:rsid w:val="00665C19"/>
    <w:rsid w:val="00670ADF"/>
    <w:rsid w:val="00671793"/>
    <w:rsid w:val="00672B7E"/>
    <w:rsid w:val="00677F97"/>
    <w:rsid w:val="006872D3"/>
    <w:rsid w:val="006C2E86"/>
    <w:rsid w:val="006C6E06"/>
    <w:rsid w:val="006E25A4"/>
    <w:rsid w:val="00707961"/>
    <w:rsid w:val="0075097E"/>
    <w:rsid w:val="00761EA0"/>
    <w:rsid w:val="007636D3"/>
    <w:rsid w:val="00771E2F"/>
    <w:rsid w:val="0077760A"/>
    <w:rsid w:val="007C0BBB"/>
    <w:rsid w:val="007F0C4F"/>
    <w:rsid w:val="007F2275"/>
    <w:rsid w:val="0080281F"/>
    <w:rsid w:val="00802F90"/>
    <w:rsid w:val="008211DD"/>
    <w:rsid w:val="00821EAC"/>
    <w:rsid w:val="00845B2A"/>
    <w:rsid w:val="00876E6D"/>
    <w:rsid w:val="00890FB4"/>
    <w:rsid w:val="00892408"/>
    <w:rsid w:val="008A680F"/>
    <w:rsid w:val="008B44D2"/>
    <w:rsid w:val="008E190E"/>
    <w:rsid w:val="008E5110"/>
    <w:rsid w:val="008F205F"/>
    <w:rsid w:val="008F6DA7"/>
    <w:rsid w:val="0090596A"/>
    <w:rsid w:val="00907455"/>
    <w:rsid w:val="009441DE"/>
    <w:rsid w:val="00957605"/>
    <w:rsid w:val="00986EA7"/>
    <w:rsid w:val="00997E5F"/>
    <w:rsid w:val="009E5501"/>
    <w:rsid w:val="00A1059D"/>
    <w:rsid w:val="00A80526"/>
    <w:rsid w:val="00AA6D36"/>
    <w:rsid w:val="00AA7150"/>
    <w:rsid w:val="00AF2584"/>
    <w:rsid w:val="00B05C5F"/>
    <w:rsid w:val="00B1720F"/>
    <w:rsid w:val="00B23D2E"/>
    <w:rsid w:val="00B23DD3"/>
    <w:rsid w:val="00B33DDA"/>
    <w:rsid w:val="00B47073"/>
    <w:rsid w:val="00B70A10"/>
    <w:rsid w:val="00B85EBE"/>
    <w:rsid w:val="00B94DA3"/>
    <w:rsid w:val="00BC3351"/>
    <w:rsid w:val="00BD1763"/>
    <w:rsid w:val="00BD6268"/>
    <w:rsid w:val="00C07976"/>
    <w:rsid w:val="00C2042C"/>
    <w:rsid w:val="00C52E1C"/>
    <w:rsid w:val="00C64126"/>
    <w:rsid w:val="00C82B03"/>
    <w:rsid w:val="00C97933"/>
    <w:rsid w:val="00CC24F4"/>
    <w:rsid w:val="00CD725D"/>
    <w:rsid w:val="00D00CDC"/>
    <w:rsid w:val="00D05AC5"/>
    <w:rsid w:val="00D16002"/>
    <w:rsid w:val="00D27204"/>
    <w:rsid w:val="00D35508"/>
    <w:rsid w:val="00D65C46"/>
    <w:rsid w:val="00D83DD0"/>
    <w:rsid w:val="00D87448"/>
    <w:rsid w:val="00D96D1F"/>
    <w:rsid w:val="00DA5114"/>
    <w:rsid w:val="00DB3EE3"/>
    <w:rsid w:val="00DB4C22"/>
    <w:rsid w:val="00DD26DA"/>
    <w:rsid w:val="00DF3642"/>
    <w:rsid w:val="00E0385A"/>
    <w:rsid w:val="00E37CBC"/>
    <w:rsid w:val="00E41CE8"/>
    <w:rsid w:val="00E47FA0"/>
    <w:rsid w:val="00E55084"/>
    <w:rsid w:val="00E94887"/>
    <w:rsid w:val="00EA639F"/>
    <w:rsid w:val="00EB43C9"/>
    <w:rsid w:val="00EE669D"/>
    <w:rsid w:val="00F52031"/>
    <w:rsid w:val="00F66015"/>
    <w:rsid w:val="00F678A1"/>
    <w:rsid w:val="00F705E0"/>
    <w:rsid w:val="00F83E62"/>
    <w:rsid w:val="00F916AA"/>
    <w:rsid w:val="00F97342"/>
    <w:rsid w:val="00FA2FD4"/>
    <w:rsid w:val="00FD083F"/>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www.neurobs.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0B06D-1BDC-4845-87B0-1A30B3D89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27</TotalTime>
  <Pages>19</Pages>
  <Words>14458</Words>
  <Characters>82416</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9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71</cp:revision>
  <dcterms:created xsi:type="dcterms:W3CDTF">2020-06-15T08:39:00Z</dcterms:created>
  <dcterms:modified xsi:type="dcterms:W3CDTF">2020-08-0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